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36234" w:rsidRDefault="00536234" w:rsidP="00536234"/>
    <w:p w:rsidR="00536234" w:rsidRDefault="00536234" w:rsidP="00536234">
      <w:pPr>
        <w:spacing w:line="200" w:lineRule="exact"/>
        <w:rPr>
          <w:rFonts w:ascii="Times New Roman" w:eastAsia="Times New Roman" w:hAnsi="Times New Roman"/>
        </w:rPr>
      </w:pPr>
      <w:r>
        <w:rPr>
          <w:rFonts w:ascii="Times New Roman" w:eastAsia="Times New Roman" w:hAnsi="Times New Roman"/>
        </w:rPr>
        <w:fldChar w:fldCharType="begin"/>
      </w:r>
      <w:r>
        <w:rPr>
          <w:rFonts w:ascii="Times New Roman" w:eastAsia="Times New Roman" w:hAnsi="Times New Roman"/>
        </w:rPr>
        <w:instrText xml:space="preserve"> ADDIN ZOTERO_ITEM CSL_CITATION {"citationID":"QK7JQ0cV","properties":{"formattedCitation":"[1]","plainCitation":"[1]"},"citationItems":[{"id":2,"uris":["http://zotero.org/users/local/Y9v6qZmU/items/7QCTWRV2"],"uri":["http://zotero.org/users/local/Y9v6qZmU/items/7QCTWRV2"],"itemData":{"id":2,"type":"webpage","title":"Glaucoma and Your Eyes","container-title":"WebMD","abstract":"WebMD explains types, symptoms, risk factors, diagnosis, and treatment of glaucoma, a progressive vision condition that can lead to permanent blindness.","URL":"https://www.webmd.com/eye-health/glaucoma-eyes","accessed":{"date-parts":[["2017",11,15]]}}}],"schema":"https://github.com/citation-style-language/schema/raw/master/csl-citation.json"} </w:instrText>
      </w:r>
      <w:r>
        <w:rPr>
          <w:rFonts w:ascii="Times New Roman" w:eastAsia="Times New Roman" w:hAnsi="Times New Roman"/>
        </w:rPr>
        <w:fldChar w:fldCharType="end"/>
      </w:r>
      <w:r>
        <w:rPr>
          <w:noProof/>
        </w:rPr>
        <w:drawing>
          <wp:anchor distT="0" distB="0" distL="114300" distR="114300" simplePos="0" relativeHeight="251659264" behindDoc="1" locked="0" layoutInCell="1" allowOverlap="1" wp14:anchorId="0D1BBB4B" wp14:editId="7BECE989">
            <wp:simplePos x="0" y="0"/>
            <wp:positionH relativeFrom="page">
              <wp:posOffset>1162685</wp:posOffset>
            </wp:positionH>
            <wp:positionV relativeFrom="page">
              <wp:posOffset>1207135</wp:posOffset>
            </wp:positionV>
            <wp:extent cx="5271770" cy="1234440"/>
            <wp:effectExtent l="0" t="0" r="0" b="3810"/>
            <wp:wrapNone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1770" cy="12344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536234" w:rsidRDefault="00536234" w:rsidP="00536234">
      <w:pPr>
        <w:spacing w:line="200" w:lineRule="exact"/>
        <w:rPr>
          <w:rFonts w:ascii="Times New Roman" w:eastAsia="Times New Roman" w:hAnsi="Times New Roman"/>
        </w:rPr>
      </w:pPr>
    </w:p>
    <w:p w:rsidR="00536234" w:rsidRDefault="00536234" w:rsidP="00536234">
      <w:pPr>
        <w:spacing w:line="200" w:lineRule="exact"/>
        <w:rPr>
          <w:rFonts w:ascii="Times New Roman" w:eastAsia="Times New Roman" w:hAnsi="Times New Roman"/>
        </w:rPr>
      </w:pPr>
    </w:p>
    <w:p w:rsidR="00536234" w:rsidRDefault="00536234" w:rsidP="00536234">
      <w:pPr>
        <w:spacing w:line="200" w:lineRule="exact"/>
        <w:rPr>
          <w:rFonts w:ascii="Times New Roman" w:eastAsia="Times New Roman" w:hAnsi="Times New Roman"/>
        </w:rPr>
      </w:pPr>
    </w:p>
    <w:p w:rsidR="00536234" w:rsidRDefault="00536234" w:rsidP="00536234">
      <w:pPr>
        <w:spacing w:line="200" w:lineRule="exact"/>
        <w:rPr>
          <w:rFonts w:ascii="Times New Roman" w:eastAsia="Times New Roman" w:hAnsi="Times New Roman"/>
        </w:rPr>
      </w:pPr>
    </w:p>
    <w:p w:rsidR="00536234" w:rsidRDefault="00536234" w:rsidP="00536234">
      <w:pPr>
        <w:spacing w:line="200" w:lineRule="exact"/>
        <w:rPr>
          <w:rFonts w:ascii="Times New Roman" w:eastAsia="Times New Roman" w:hAnsi="Times New Roman"/>
        </w:rPr>
      </w:pPr>
    </w:p>
    <w:p w:rsidR="00536234" w:rsidRDefault="00536234" w:rsidP="00536234">
      <w:pPr>
        <w:spacing w:line="200" w:lineRule="exact"/>
        <w:rPr>
          <w:rFonts w:ascii="Times New Roman" w:eastAsia="Times New Roman" w:hAnsi="Times New Roman"/>
        </w:rPr>
      </w:pPr>
    </w:p>
    <w:p w:rsidR="00536234" w:rsidRDefault="00536234" w:rsidP="00536234">
      <w:pPr>
        <w:spacing w:line="200" w:lineRule="exact"/>
        <w:rPr>
          <w:rFonts w:ascii="Times New Roman" w:eastAsia="Times New Roman" w:hAnsi="Times New Roman"/>
        </w:rPr>
      </w:pPr>
    </w:p>
    <w:p w:rsidR="00536234" w:rsidRDefault="00536234" w:rsidP="00536234">
      <w:pPr>
        <w:spacing w:line="200" w:lineRule="exact"/>
        <w:rPr>
          <w:rFonts w:ascii="Times New Roman" w:eastAsia="Times New Roman" w:hAnsi="Times New Roman"/>
        </w:rPr>
      </w:pPr>
    </w:p>
    <w:p w:rsidR="00536234" w:rsidRDefault="00536234" w:rsidP="00536234">
      <w:pPr>
        <w:spacing w:line="200" w:lineRule="exact"/>
        <w:rPr>
          <w:rFonts w:ascii="Times New Roman" w:eastAsia="Times New Roman" w:hAnsi="Times New Roman"/>
        </w:rPr>
      </w:pPr>
    </w:p>
    <w:p w:rsidR="00536234" w:rsidRDefault="00536234" w:rsidP="00536234">
      <w:pPr>
        <w:spacing w:line="200" w:lineRule="exact"/>
        <w:rPr>
          <w:rFonts w:ascii="Times New Roman" w:eastAsia="Times New Roman" w:hAnsi="Times New Roman"/>
        </w:rPr>
      </w:pPr>
    </w:p>
    <w:p w:rsidR="00536234" w:rsidRDefault="00536234" w:rsidP="00536234">
      <w:pPr>
        <w:spacing w:line="200" w:lineRule="exact"/>
        <w:rPr>
          <w:rFonts w:ascii="Times New Roman" w:eastAsia="Times New Roman" w:hAnsi="Times New Roman"/>
        </w:rPr>
      </w:pPr>
    </w:p>
    <w:p w:rsidR="00536234" w:rsidRDefault="00536234" w:rsidP="00536234">
      <w:pPr>
        <w:spacing w:line="200" w:lineRule="exact"/>
        <w:rPr>
          <w:rFonts w:ascii="Times New Roman" w:eastAsia="Times New Roman" w:hAnsi="Times New Roman"/>
        </w:rPr>
      </w:pPr>
    </w:p>
    <w:p w:rsidR="00536234" w:rsidRDefault="00536234" w:rsidP="00536234">
      <w:pPr>
        <w:spacing w:line="200" w:lineRule="exact"/>
        <w:rPr>
          <w:rFonts w:ascii="Times New Roman" w:eastAsia="Times New Roman" w:hAnsi="Times New Roman"/>
        </w:rPr>
      </w:pPr>
    </w:p>
    <w:p w:rsidR="00536234" w:rsidRDefault="00536234" w:rsidP="00536234">
      <w:pPr>
        <w:spacing w:line="200" w:lineRule="exact"/>
        <w:rPr>
          <w:rFonts w:ascii="Times New Roman" w:eastAsia="Times New Roman" w:hAnsi="Times New Roman"/>
        </w:rPr>
      </w:pPr>
    </w:p>
    <w:p w:rsidR="00536234" w:rsidRDefault="00536234" w:rsidP="00536234">
      <w:pPr>
        <w:spacing w:line="200" w:lineRule="exact"/>
        <w:rPr>
          <w:rFonts w:ascii="Times New Roman" w:eastAsia="Times New Roman" w:hAnsi="Times New Roman"/>
        </w:rPr>
      </w:pPr>
    </w:p>
    <w:p w:rsidR="00536234" w:rsidRDefault="00536234" w:rsidP="00536234">
      <w:pPr>
        <w:spacing w:line="200" w:lineRule="exact"/>
        <w:rPr>
          <w:rFonts w:ascii="Times New Roman" w:eastAsia="Times New Roman" w:hAnsi="Times New Roman"/>
        </w:rPr>
      </w:pPr>
    </w:p>
    <w:p w:rsidR="00536234" w:rsidRDefault="00536234" w:rsidP="00536234">
      <w:pPr>
        <w:spacing w:line="394" w:lineRule="exact"/>
        <w:rPr>
          <w:rFonts w:ascii="Times New Roman" w:eastAsia="Times New Roman" w:hAnsi="Times New Roman"/>
        </w:rPr>
      </w:pPr>
    </w:p>
    <w:p w:rsidR="00536234" w:rsidRDefault="00536234" w:rsidP="00536234">
      <w:pPr>
        <w:spacing w:line="0" w:lineRule="atLeast"/>
        <w:ind w:right="-13"/>
        <w:jc w:val="center"/>
        <w:rPr>
          <w:rFonts w:ascii="Times New Roman" w:eastAsia="Times New Roman" w:hAnsi="Times New Roman"/>
          <w:b/>
          <w:sz w:val="48"/>
        </w:rPr>
      </w:pPr>
      <w:r>
        <w:rPr>
          <w:rFonts w:ascii="Times New Roman" w:eastAsia="Times New Roman" w:hAnsi="Times New Roman"/>
          <w:b/>
          <w:sz w:val="47"/>
        </w:rPr>
        <w:t>Systems and Database</w:t>
      </w:r>
      <w:r w:rsidR="00F94DFC">
        <w:rPr>
          <w:rFonts w:ascii="Times New Roman" w:eastAsia="Times New Roman" w:hAnsi="Times New Roman"/>
          <w:b/>
          <w:sz w:val="47"/>
        </w:rPr>
        <w:t xml:space="preserve"> Administration –Journal Entry 4</w:t>
      </w:r>
    </w:p>
    <w:p w:rsidR="00536234" w:rsidRDefault="00536234" w:rsidP="00536234">
      <w:pPr>
        <w:spacing w:line="200" w:lineRule="exact"/>
        <w:rPr>
          <w:rFonts w:ascii="Times New Roman" w:eastAsia="Times New Roman" w:hAnsi="Times New Roman"/>
        </w:rPr>
      </w:pPr>
    </w:p>
    <w:p w:rsidR="00536234" w:rsidRDefault="00536234" w:rsidP="00536234">
      <w:pPr>
        <w:spacing w:line="351" w:lineRule="exact"/>
        <w:rPr>
          <w:rFonts w:ascii="Times New Roman" w:eastAsia="Times New Roman" w:hAnsi="Times New Roman"/>
        </w:rPr>
      </w:pPr>
    </w:p>
    <w:p w:rsidR="00536234" w:rsidRDefault="00536234" w:rsidP="00536234">
      <w:pPr>
        <w:spacing w:line="0" w:lineRule="atLeast"/>
        <w:ind w:right="-13"/>
        <w:jc w:val="center"/>
        <w:rPr>
          <w:rFonts w:ascii="Times New Roman" w:eastAsia="Times New Roman" w:hAnsi="Times New Roman"/>
          <w:b/>
          <w:sz w:val="36"/>
        </w:rPr>
      </w:pPr>
      <w:r>
        <w:rPr>
          <w:rFonts w:ascii="Times New Roman" w:eastAsia="Times New Roman" w:hAnsi="Times New Roman"/>
          <w:b/>
          <w:sz w:val="36"/>
        </w:rPr>
        <w:t>DT211C</w:t>
      </w:r>
    </w:p>
    <w:p w:rsidR="00536234" w:rsidRDefault="00536234" w:rsidP="00536234">
      <w:pPr>
        <w:spacing w:line="239" w:lineRule="auto"/>
        <w:ind w:right="-13"/>
        <w:jc w:val="center"/>
        <w:rPr>
          <w:rFonts w:ascii="Times New Roman" w:eastAsia="Times New Roman" w:hAnsi="Times New Roman"/>
          <w:b/>
          <w:sz w:val="36"/>
        </w:rPr>
      </w:pPr>
      <w:r>
        <w:rPr>
          <w:rFonts w:ascii="Times New Roman" w:eastAsia="Times New Roman" w:hAnsi="Times New Roman"/>
          <w:b/>
          <w:sz w:val="36"/>
        </w:rPr>
        <w:t>BSc in Computer Science</w:t>
      </w:r>
    </w:p>
    <w:p w:rsidR="00536234" w:rsidRDefault="00536234" w:rsidP="00536234">
      <w:pPr>
        <w:spacing w:line="200" w:lineRule="exact"/>
        <w:rPr>
          <w:rFonts w:ascii="Times New Roman" w:eastAsia="Times New Roman" w:hAnsi="Times New Roman"/>
        </w:rPr>
      </w:pPr>
    </w:p>
    <w:p w:rsidR="00536234" w:rsidRDefault="00536234" w:rsidP="00536234">
      <w:pPr>
        <w:spacing w:line="200" w:lineRule="exact"/>
        <w:rPr>
          <w:rFonts w:ascii="Times New Roman" w:eastAsia="Times New Roman" w:hAnsi="Times New Roman"/>
        </w:rPr>
      </w:pPr>
    </w:p>
    <w:p w:rsidR="00536234" w:rsidRDefault="00536234" w:rsidP="00536234">
      <w:pPr>
        <w:spacing w:line="293" w:lineRule="exact"/>
        <w:rPr>
          <w:rFonts w:ascii="Times New Roman" w:eastAsia="Times New Roman" w:hAnsi="Times New Roman"/>
        </w:rPr>
      </w:pPr>
    </w:p>
    <w:p w:rsidR="00536234" w:rsidRDefault="00536234" w:rsidP="00536234">
      <w:pPr>
        <w:spacing w:line="0" w:lineRule="atLeast"/>
        <w:ind w:right="-13"/>
        <w:jc w:val="center"/>
        <w:rPr>
          <w:rFonts w:ascii="Times New Roman" w:eastAsia="Times New Roman" w:hAnsi="Times New Roman"/>
          <w:b/>
          <w:sz w:val="32"/>
        </w:rPr>
      </w:pPr>
      <w:r>
        <w:rPr>
          <w:rFonts w:ascii="Times New Roman" w:eastAsia="Times New Roman" w:hAnsi="Times New Roman"/>
          <w:b/>
          <w:sz w:val="32"/>
        </w:rPr>
        <w:t>Tim Browning</w:t>
      </w:r>
    </w:p>
    <w:p w:rsidR="00536234" w:rsidRDefault="00536234" w:rsidP="00536234">
      <w:pPr>
        <w:spacing w:line="0" w:lineRule="atLeast"/>
        <w:ind w:right="-13"/>
        <w:jc w:val="center"/>
        <w:rPr>
          <w:rFonts w:ascii="Times New Roman" w:eastAsia="Times New Roman" w:hAnsi="Times New Roman"/>
          <w:b/>
        </w:rPr>
      </w:pPr>
      <w:r>
        <w:rPr>
          <w:rFonts w:ascii="Times New Roman" w:eastAsia="Times New Roman" w:hAnsi="Times New Roman"/>
          <w:b/>
        </w:rPr>
        <w:t>C14519547</w:t>
      </w:r>
    </w:p>
    <w:p w:rsidR="00536234" w:rsidRDefault="00536234" w:rsidP="00536234">
      <w:pPr>
        <w:spacing w:line="200" w:lineRule="exact"/>
        <w:rPr>
          <w:rFonts w:ascii="Times New Roman" w:eastAsia="Times New Roman" w:hAnsi="Times New Roman"/>
        </w:rPr>
      </w:pPr>
    </w:p>
    <w:p w:rsidR="00536234" w:rsidRDefault="00536234" w:rsidP="00536234">
      <w:pPr>
        <w:spacing w:line="346" w:lineRule="exact"/>
        <w:rPr>
          <w:rFonts w:ascii="Times New Roman" w:eastAsia="Times New Roman" w:hAnsi="Times New Roman"/>
        </w:rPr>
      </w:pPr>
    </w:p>
    <w:p w:rsidR="00536234" w:rsidRDefault="00536234" w:rsidP="00536234">
      <w:pPr>
        <w:spacing w:line="0" w:lineRule="atLeast"/>
        <w:ind w:right="-13"/>
        <w:jc w:val="center"/>
        <w:rPr>
          <w:rFonts w:ascii="Times New Roman" w:eastAsia="Times New Roman" w:hAnsi="Times New Roman"/>
        </w:rPr>
      </w:pPr>
      <w:r>
        <w:rPr>
          <w:rFonts w:ascii="Times New Roman" w:eastAsia="Times New Roman" w:hAnsi="Times New Roman"/>
        </w:rPr>
        <w:t>School of Computing</w:t>
      </w:r>
    </w:p>
    <w:p w:rsidR="00536234" w:rsidRDefault="00536234" w:rsidP="00536234">
      <w:pPr>
        <w:spacing w:line="0" w:lineRule="atLeast"/>
        <w:ind w:right="-13"/>
        <w:jc w:val="center"/>
        <w:rPr>
          <w:rFonts w:ascii="Times New Roman" w:eastAsia="Times New Roman" w:hAnsi="Times New Roman"/>
        </w:rPr>
      </w:pPr>
      <w:r>
        <w:rPr>
          <w:rFonts w:ascii="Times New Roman" w:eastAsia="Times New Roman" w:hAnsi="Times New Roman"/>
        </w:rPr>
        <w:t>Dublin Institute of Technology</w:t>
      </w:r>
    </w:p>
    <w:p w:rsidR="00536234" w:rsidRDefault="00536234" w:rsidP="00536234">
      <w:pPr>
        <w:spacing w:line="281" w:lineRule="exact"/>
        <w:rPr>
          <w:rFonts w:ascii="Times New Roman" w:eastAsia="Times New Roman" w:hAnsi="Times New Roman"/>
        </w:rPr>
      </w:pPr>
    </w:p>
    <w:p w:rsidR="00536234" w:rsidRDefault="00536234" w:rsidP="00536234">
      <w:pPr>
        <w:spacing w:line="20" w:lineRule="exact"/>
        <w:rPr>
          <w:rFonts w:ascii="Times New Roman" w:eastAsia="Times New Roman" w:hAnsi="Times New Roman"/>
        </w:rPr>
      </w:pPr>
      <w:r>
        <w:rPr>
          <w:rFonts w:ascii="Times New Roman" w:eastAsia="Times New Roman" w:hAnsi="Times New Roman"/>
          <w:b/>
          <w:noProof/>
        </w:rPr>
        <w:drawing>
          <wp:anchor distT="0" distB="0" distL="114300" distR="114300" simplePos="0" relativeHeight="251660288" behindDoc="1" locked="0" layoutInCell="1" allowOverlap="1" wp14:anchorId="4AC81CF0" wp14:editId="7A0AF9E0">
            <wp:simplePos x="0" y="0"/>
            <wp:positionH relativeFrom="column">
              <wp:posOffset>248285</wp:posOffset>
            </wp:positionH>
            <wp:positionV relativeFrom="paragraph">
              <wp:posOffset>1930400</wp:posOffset>
            </wp:positionV>
            <wp:extent cx="5271770" cy="1009015"/>
            <wp:effectExtent l="0" t="0" r="5080" b="635"/>
            <wp:wrapNone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1770" cy="100901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536234" w:rsidRDefault="00536234" w:rsidP="00536234"/>
    <w:p w:rsidR="00536234" w:rsidRDefault="00536234" w:rsidP="00536234"/>
    <w:p w:rsidR="00536234" w:rsidRDefault="00536234" w:rsidP="00536234"/>
    <w:p w:rsidR="00536234" w:rsidRDefault="00536234" w:rsidP="00536234"/>
    <w:p w:rsidR="00536234" w:rsidRDefault="00536234" w:rsidP="00536234"/>
    <w:p w:rsidR="00536234" w:rsidRDefault="00536234" w:rsidP="00536234"/>
    <w:p w:rsidR="00536234" w:rsidRDefault="00536234" w:rsidP="00536234"/>
    <w:p w:rsidR="00536234" w:rsidRDefault="00536234" w:rsidP="00536234"/>
    <w:p w:rsidR="00536234" w:rsidRDefault="00536234" w:rsidP="00536234"/>
    <w:p w:rsidR="00536234" w:rsidRDefault="00536234" w:rsidP="00536234"/>
    <w:p w:rsidR="00536234" w:rsidRDefault="00536234" w:rsidP="00536234"/>
    <w:p w:rsidR="00536234" w:rsidRDefault="00536234" w:rsidP="00536234"/>
    <w:p w:rsidR="00536234" w:rsidRDefault="00536234" w:rsidP="00536234"/>
    <w:p w:rsidR="00536234" w:rsidRDefault="00536234" w:rsidP="00536234"/>
    <w:p w:rsidR="00EA57BC" w:rsidRDefault="00EA57BC"/>
    <w:sdt>
      <w:sdtPr>
        <w:id w:val="-2086439895"/>
        <w:docPartObj>
          <w:docPartGallery w:val="Table of Contents"/>
          <w:docPartUnique/>
        </w:docPartObj>
      </w:sdtPr>
      <w:sdtEndPr>
        <w:rPr>
          <w:rFonts w:ascii="Calibri" w:eastAsia="Calibri" w:hAnsi="Calibri" w:cs="Arial"/>
          <w:b/>
          <w:bCs/>
          <w:noProof/>
          <w:color w:val="auto"/>
          <w:sz w:val="24"/>
          <w:szCs w:val="20"/>
          <w:lang w:val="en-IE" w:eastAsia="en-IE"/>
        </w:rPr>
      </w:sdtEndPr>
      <w:sdtContent>
        <w:p w:rsidR="00473FB6" w:rsidRDefault="00473FB6">
          <w:pPr>
            <w:pStyle w:val="TOCHeading"/>
          </w:pPr>
          <w:r>
            <w:t>Contents</w:t>
          </w:r>
        </w:p>
        <w:p w:rsidR="00473FB6" w:rsidRDefault="00473FB6">
          <w:pPr>
            <w:pStyle w:val="TOC1"/>
            <w:tabs>
              <w:tab w:val="right" w:leader="dot" w:pos="9016"/>
            </w:tabs>
            <w:rPr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508570944" w:history="1">
            <w:r w:rsidRPr="00DE08E0">
              <w:rPr>
                <w:rStyle w:val="Hyperlink"/>
                <w:noProof/>
              </w:rPr>
              <w:t>Introdu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85709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73FB6" w:rsidRDefault="00473FB6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508570945" w:history="1">
            <w:r w:rsidRPr="00DE08E0">
              <w:rPr>
                <w:rStyle w:val="Hyperlink"/>
                <w:noProof/>
              </w:rPr>
              <w:t>Audit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85709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73FB6" w:rsidRDefault="00473FB6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508570946" w:history="1">
            <w:r w:rsidRPr="00DE08E0">
              <w:rPr>
                <w:rStyle w:val="Hyperlink"/>
                <w:noProof/>
              </w:rPr>
              <w:t>Partition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85709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73FB6" w:rsidRDefault="00473FB6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508570947" w:history="1">
            <w:r w:rsidRPr="00DE08E0">
              <w:rPr>
                <w:rStyle w:val="Hyperlink"/>
                <w:noProof/>
              </w:rPr>
              <w:t>Backup and Recover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85709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73FB6" w:rsidRDefault="00473FB6">
          <w:pPr>
            <w:pStyle w:val="TOC1"/>
            <w:tabs>
              <w:tab w:val="right" w:leader="dot" w:pos="9016"/>
            </w:tabs>
            <w:rPr>
              <w:noProof/>
            </w:rPr>
          </w:pPr>
          <w:hyperlink w:anchor="_Toc508570948" w:history="1">
            <w:r w:rsidRPr="00DE08E0">
              <w:rPr>
                <w:rStyle w:val="Hyperlink"/>
                <w:noProof/>
              </w:rPr>
              <w:t>Reflection and Conclus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85709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73FB6" w:rsidRDefault="00473FB6">
          <w:r>
            <w:rPr>
              <w:b/>
              <w:bCs/>
              <w:noProof/>
            </w:rPr>
            <w:fldChar w:fldCharType="end"/>
          </w:r>
        </w:p>
      </w:sdtContent>
    </w:sdt>
    <w:p w:rsidR="00536234" w:rsidRDefault="00536234" w:rsidP="00CC3C8A"/>
    <w:p w:rsidR="00473FB6" w:rsidRDefault="00473FB6" w:rsidP="00CC3C8A"/>
    <w:p w:rsidR="00473FB6" w:rsidRDefault="00473FB6" w:rsidP="00CC3C8A"/>
    <w:p w:rsidR="00473FB6" w:rsidRDefault="00473FB6" w:rsidP="00CC3C8A"/>
    <w:p w:rsidR="00473FB6" w:rsidRDefault="00473FB6" w:rsidP="00CC3C8A"/>
    <w:p w:rsidR="00473FB6" w:rsidRDefault="00473FB6" w:rsidP="00CC3C8A"/>
    <w:p w:rsidR="00473FB6" w:rsidRDefault="00473FB6" w:rsidP="00CC3C8A"/>
    <w:p w:rsidR="00473FB6" w:rsidRDefault="00473FB6" w:rsidP="00CC3C8A"/>
    <w:p w:rsidR="00473FB6" w:rsidRDefault="00473FB6" w:rsidP="00CC3C8A"/>
    <w:p w:rsidR="00473FB6" w:rsidRDefault="00473FB6" w:rsidP="00CC3C8A"/>
    <w:p w:rsidR="00473FB6" w:rsidRDefault="00473FB6" w:rsidP="00473FB6">
      <w:pPr>
        <w:pStyle w:val="Heading1"/>
      </w:pPr>
      <w:r>
        <w:t>Table of Figures</w:t>
      </w:r>
    </w:p>
    <w:p w:rsidR="00473FB6" w:rsidRDefault="00473FB6">
      <w:pPr>
        <w:pStyle w:val="TableofFigures"/>
        <w:tabs>
          <w:tab w:val="right" w:leader="dot" w:pos="9016"/>
        </w:tabs>
        <w:rPr>
          <w:noProof/>
        </w:rPr>
      </w:pPr>
      <w:r>
        <w:fldChar w:fldCharType="begin"/>
      </w:r>
      <w:r>
        <w:instrText xml:space="preserve"> TOC \h \z \c "Figure" </w:instrText>
      </w:r>
      <w:r>
        <w:fldChar w:fldCharType="separate"/>
      </w:r>
      <w:hyperlink w:anchor="_Toc508570949" w:history="1">
        <w:r w:rsidRPr="00D73545">
          <w:rPr>
            <w:rStyle w:val="Hyperlink"/>
            <w:noProof/>
          </w:rPr>
          <w:t>Figure 1 - table_audit show update and insert priv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57094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:rsidR="00473FB6" w:rsidRDefault="00473FB6">
      <w:pPr>
        <w:pStyle w:val="TableofFigures"/>
        <w:tabs>
          <w:tab w:val="right" w:leader="dot" w:pos="9016"/>
        </w:tabs>
        <w:rPr>
          <w:noProof/>
        </w:rPr>
      </w:pPr>
      <w:hyperlink w:anchor="_Toc508570950" w:history="1">
        <w:r w:rsidRPr="00D73545">
          <w:rPr>
            <w:rStyle w:val="Hyperlink"/>
            <w:noProof/>
          </w:rPr>
          <w:t>Figure 2 - FGA_POLICY Quer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57095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:rsidR="00473FB6" w:rsidRDefault="00473FB6">
      <w:pPr>
        <w:pStyle w:val="TableofFigures"/>
        <w:tabs>
          <w:tab w:val="right" w:leader="dot" w:pos="9016"/>
        </w:tabs>
        <w:rPr>
          <w:noProof/>
        </w:rPr>
      </w:pPr>
      <w:hyperlink w:anchor="_Toc508570951" w:history="1">
        <w:r w:rsidRPr="00D73545">
          <w:rPr>
            <w:rStyle w:val="Hyperlink"/>
            <w:noProof/>
          </w:rPr>
          <w:t>Figure 3 - partitions for table RPStuden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57095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:rsidR="00473FB6" w:rsidRDefault="00473FB6">
      <w:pPr>
        <w:pStyle w:val="TableofFigures"/>
        <w:tabs>
          <w:tab w:val="right" w:leader="dot" w:pos="9016"/>
        </w:tabs>
        <w:rPr>
          <w:noProof/>
        </w:rPr>
      </w:pPr>
      <w:hyperlink w:anchor="_Toc508570952" w:history="1">
        <w:r w:rsidRPr="00D73545">
          <w:rPr>
            <w:rStyle w:val="Hyperlink"/>
            <w:noProof/>
          </w:rPr>
          <w:t>Figure 4 - Before Commi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57095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:rsidR="00473FB6" w:rsidRDefault="00473FB6">
      <w:pPr>
        <w:pStyle w:val="TableofFigures"/>
        <w:tabs>
          <w:tab w:val="right" w:leader="dot" w:pos="9016"/>
        </w:tabs>
        <w:rPr>
          <w:noProof/>
        </w:rPr>
      </w:pPr>
      <w:hyperlink w:anchor="_Toc508570953" w:history="1">
        <w:r w:rsidRPr="00D73545">
          <w:rPr>
            <w:rStyle w:val="Hyperlink"/>
            <w:noProof/>
          </w:rPr>
          <w:t>Figure 5 - After Commi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57095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:rsidR="00473FB6" w:rsidRDefault="00473FB6">
      <w:pPr>
        <w:pStyle w:val="TableofFigures"/>
        <w:tabs>
          <w:tab w:val="right" w:leader="dot" w:pos="9016"/>
        </w:tabs>
        <w:rPr>
          <w:noProof/>
        </w:rPr>
      </w:pPr>
      <w:hyperlink w:anchor="_Toc508570954" w:history="1">
        <w:r w:rsidRPr="00D73545">
          <w:rPr>
            <w:rStyle w:val="Hyperlink"/>
            <w:noProof/>
          </w:rPr>
          <w:t>Figure 6 - log fil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57095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:rsidR="00473FB6" w:rsidRDefault="00473FB6">
      <w:pPr>
        <w:pStyle w:val="TableofFigures"/>
        <w:tabs>
          <w:tab w:val="right" w:leader="dot" w:pos="9016"/>
        </w:tabs>
        <w:rPr>
          <w:noProof/>
        </w:rPr>
      </w:pPr>
      <w:hyperlink w:anchor="_Toc508570955" w:history="1">
        <w:r w:rsidRPr="00D73545">
          <w:rPr>
            <w:rStyle w:val="Hyperlink"/>
            <w:noProof/>
          </w:rPr>
          <w:t>Figure 7 – Inactiv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57095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:rsidR="00473FB6" w:rsidRDefault="00473FB6">
      <w:pPr>
        <w:pStyle w:val="TableofFigures"/>
        <w:tabs>
          <w:tab w:val="right" w:leader="dot" w:pos="9016"/>
        </w:tabs>
        <w:rPr>
          <w:noProof/>
        </w:rPr>
      </w:pPr>
      <w:hyperlink w:anchor="_Toc508570956" w:history="1">
        <w:r w:rsidRPr="00D73545">
          <w:rPr>
            <w:rStyle w:val="Hyperlink"/>
            <w:noProof/>
          </w:rPr>
          <w:t>Figure 8 – Activ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57095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:rsidR="00473FB6" w:rsidRDefault="00473FB6">
      <w:pPr>
        <w:pStyle w:val="TableofFigures"/>
        <w:tabs>
          <w:tab w:val="right" w:leader="dot" w:pos="9016"/>
        </w:tabs>
        <w:rPr>
          <w:noProof/>
        </w:rPr>
      </w:pPr>
      <w:hyperlink w:anchor="_Toc508570957" w:history="1">
        <w:r w:rsidRPr="00D73545">
          <w:rPr>
            <w:rStyle w:val="Hyperlink"/>
            <w:noProof/>
          </w:rPr>
          <w:t>Figure 9 - enabled archived log mod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57095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:rsidR="00473FB6" w:rsidRDefault="00473FB6">
      <w:pPr>
        <w:pStyle w:val="TableofFigures"/>
        <w:tabs>
          <w:tab w:val="right" w:leader="dot" w:pos="9016"/>
        </w:tabs>
        <w:rPr>
          <w:noProof/>
        </w:rPr>
      </w:pPr>
      <w:hyperlink w:anchor="_Toc508570958" w:history="1">
        <w:r w:rsidRPr="00D73545">
          <w:rPr>
            <w:rStyle w:val="Hyperlink"/>
            <w:noProof/>
          </w:rPr>
          <w:t>Figure 10 – logfil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5709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:rsidR="00473FB6" w:rsidRDefault="00473FB6">
      <w:pPr>
        <w:pStyle w:val="TableofFigures"/>
        <w:tabs>
          <w:tab w:val="right" w:leader="dot" w:pos="9016"/>
        </w:tabs>
        <w:rPr>
          <w:noProof/>
        </w:rPr>
      </w:pPr>
      <w:hyperlink w:anchor="_Toc508570959" w:history="1">
        <w:r w:rsidRPr="00D73545">
          <w:rPr>
            <w:rStyle w:val="Hyperlink"/>
            <w:noProof/>
          </w:rPr>
          <w:t>Figure 11 - log files on syste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5709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:rsidR="00473FB6" w:rsidRDefault="00473FB6" w:rsidP="00CC3C8A">
      <w:r>
        <w:fldChar w:fldCharType="end"/>
      </w:r>
    </w:p>
    <w:p w:rsidR="00473FB6" w:rsidRDefault="00473FB6" w:rsidP="00CC3C8A"/>
    <w:p w:rsidR="00473FB6" w:rsidRDefault="00473FB6" w:rsidP="00CC3C8A"/>
    <w:p w:rsidR="00473FB6" w:rsidRDefault="00473FB6" w:rsidP="00CC3C8A"/>
    <w:p w:rsidR="00473FB6" w:rsidRDefault="00473FB6" w:rsidP="00CC3C8A"/>
    <w:p w:rsidR="00473FB6" w:rsidRDefault="00473FB6" w:rsidP="00CC3C8A"/>
    <w:p w:rsidR="00473FB6" w:rsidRDefault="00473FB6" w:rsidP="00CC3C8A"/>
    <w:p w:rsidR="00473FB6" w:rsidRDefault="00473FB6" w:rsidP="00CC3C8A"/>
    <w:p w:rsidR="00473FB6" w:rsidRDefault="00473FB6" w:rsidP="00CC3C8A"/>
    <w:p w:rsidR="00473FB6" w:rsidRDefault="00473FB6" w:rsidP="00CC3C8A"/>
    <w:p w:rsidR="00473FB6" w:rsidRDefault="00473FB6" w:rsidP="00CC3C8A"/>
    <w:p w:rsidR="00473FB6" w:rsidRDefault="00473FB6" w:rsidP="00CC3C8A"/>
    <w:p w:rsidR="00536234" w:rsidRDefault="00536234" w:rsidP="00CC3C8A"/>
    <w:p w:rsidR="00536234" w:rsidRDefault="00536234" w:rsidP="00CC3C8A">
      <w:pPr>
        <w:pStyle w:val="Heading1"/>
        <w:jc w:val="center"/>
      </w:pPr>
      <w:bookmarkStart w:id="0" w:name="_Toc508570944"/>
      <w:r>
        <w:lastRenderedPageBreak/>
        <w:t>Introduction</w:t>
      </w:r>
      <w:bookmarkEnd w:id="0"/>
    </w:p>
    <w:p w:rsidR="00536234" w:rsidRDefault="00536234" w:rsidP="00CC3C8A"/>
    <w:p w:rsidR="00536234" w:rsidRDefault="0083436C" w:rsidP="00CC3C8A">
      <w:r>
        <w:t xml:space="preserve">This assignment will show Partitioning, Auditing and recovery within Oracle </w:t>
      </w:r>
      <w:r w:rsidR="001B411F">
        <w:t xml:space="preserve">Linux. The commands are </w:t>
      </w:r>
      <w:r w:rsidR="00473FB6">
        <w:t>run</w:t>
      </w:r>
      <w:r w:rsidR="001B411F">
        <w:t xml:space="preserve"> </w:t>
      </w:r>
      <w:r>
        <w:t xml:space="preserve">in </w:t>
      </w:r>
      <w:proofErr w:type="spellStart"/>
      <w:r w:rsidR="00473FB6">
        <w:t>SQLDeveloper</w:t>
      </w:r>
      <w:proofErr w:type="spellEnd"/>
      <w:r>
        <w:t>.</w:t>
      </w:r>
    </w:p>
    <w:p w:rsidR="0083436C" w:rsidRDefault="0083436C" w:rsidP="00CC3C8A"/>
    <w:p w:rsidR="0083436C" w:rsidRDefault="0083436C" w:rsidP="00CC3C8A"/>
    <w:p w:rsidR="0083436C" w:rsidRDefault="0083436C" w:rsidP="00CC3C8A">
      <w:pPr>
        <w:pStyle w:val="Heading2"/>
        <w:jc w:val="center"/>
      </w:pPr>
      <w:bookmarkStart w:id="1" w:name="_Toc508570945"/>
      <w:r>
        <w:t>Auditing</w:t>
      </w:r>
      <w:bookmarkEnd w:id="1"/>
    </w:p>
    <w:p w:rsidR="0083436C" w:rsidRDefault="0083436C" w:rsidP="00CC3C8A"/>
    <w:p w:rsidR="0083436C" w:rsidRDefault="0083436C" w:rsidP="00CC3C8A">
      <w:pPr>
        <w:rPr>
          <w:b/>
        </w:rPr>
      </w:pPr>
      <w:r w:rsidRPr="0083436C">
        <w:rPr>
          <w:b/>
        </w:rPr>
        <w:t>Set up an audit trail that audits your database administrator</w:t>
      </w:r>
    </w:p>
    <w:p w:rsidR="0083436C" w:rsidRDefault="0083436C" w:rsidP="00CC3C8A">
      <w:pPr>
        <w:rPr>
          <w:b/>
        </w:rPr>
      </w:pPr>
    </w:p>
    <w:p w:rsidR="0083436C" w:rsidRDefault="0083436C" w:rsidP="00CC3C8A">
      <w:r>
        <w:t>The first step is to</w:t>
      </w:r>
      <w:r w:rsidR="00CC3C8A">
        <w:t xml:space="preserve"> create a table with at least two columns, one of which has a value you can trace.</w:t>
      </w:r>
    </w:p>
    <w:p w:rsidR="00CC3C8A" w:rsidRDefault="00CC3C8A" w:rsidP="00CC3C8A"/>
    <w:p w:rsidR="00CC3C8A" w:rsidRPr="00CC3C8A" w:rsidRDefault="00CC3C8A" w:rsidP="00CC3C8A">
      <w:r>
        <w:rPr>
          <w:i/>
        </w:rPr>
        <w:t>“</w:t>
      </w:r>
      <w:proofErr w:type="gramStart"/>
      <w:r>
        <w:rPr>
          <w:i/>
        </w:rPr>
        <w:t>create</w:t>
      </w:r>
      <w:proofErr w:type="gramEnd"/>
      <w:r>
        <w:rPr>
          <w:i/>
        </w:rPr>
        <w:t xml:space="preserve"> table </w:t>
      </w:r>
      <w:proofErr w:type="spellStart"/>
      <w:r>
        <w:rPr>
          <w:i/>
        </w:rPr>
        <w:t>table_audit</w:t>
      </w:r>
      <w:proofErr w:type="spellEnd"/>
      <w:r>
        <w:rPr>
          <w:i/>
        </w:rPr>
        <w:t xml:space="preserve"> (</w:t>
      </w:r>
      <w:proofErr w:type="spellStart"/>
      <w:r>
        <w:rPr>
          <w:i/>
        </w:rPr>
        <w:t>first_name</w:t>
      </w:r>
      <w:proofErr w:type="spellEnd"/>
      <w:r>
        <w:rPr>
          <w:i/>
        </w:rPr>
        <w:t xml:space="preserve"> varchar(40), age number);”</w:t>
      </w:r>
    </w:p>
    <w:p w:rsidR="0083436C" w:rsidRDefault="0083436C" w:rsidP="0083436C"/>
    <w:p w:rsidR="0083436C" w:rsidRDefault="00CC3C8A" w:rsidP="00CC3C8A">
      <w:r>
        <w:t>You will now have to login as SYSTEM. Set the AUDIT_TRAIL instance parameter to enable auditing to the data dictionary.</w:t>
      </w:r>
    </w:p>
    <w:p w:rsidR="00814319" w:rsidRDefault="00814319" w:rsidP="00CC3C8A"/>
    <w:p w:rsidR="00CC3C8A" w:rsidRDefault="00765313" w:rsidP="00CC3C8A">
      <w:r>
        <w:t>“</w:t>
      </w:r>
      <w:proofErr w:type="gramStart"/>
      <w:r w:rsidRPr="00765313">
        <w:rPr>
          <w:i/>
        </w:rPr>
        <w:t>alter</w:t>
      </w:r>
      <w:proofErr w:type="gramEnd"/>
      <w:r w:rsidRPr="00765313">
        <w:rPr>
          <w:i/>
        </w:rPr>
        <w:t xml:space="preserve"> system set </w:t>
      </w:r>
      <w:proofErr w:type="spellStart"/>
      <w:r w:rsidRPr="00765313">
        <w:rPr>
          <w:i/>
        </w:rPr>
        <w:t>audit_trail</w:t>
      </w:r>
      <w:proofErr w:type="spellEnd"/>
      <w:r w:rsidRPr="00765313">
        <w:rPr>
          <w:i/>
        </w:rPr>
        <w:t xml:space="preserve"> = DB,EXTENDED</w:t>
      </w:r>
      <w:r>
        <w:rPr>
          <w:i/>
        </w:rPr>
        <w:t xml:space="preserve"> scope = </w:t>
      </w:r>
      <w:proofErr w:type="spellStart"/>
      <w:r>
        <w:rPr>
          <w:i/>
        </w:rPr>
        <w:t>spfile</w:t>
      </w:r>
      <w:proofErr w:type="spellEnd"/>
      <w:r>
        <w:t>”</w:t>
      </w:r>
    </w:p>
    <w:p w:rsidR="00D05258" w:rsidRDefault="00D05258" w:rsidP="00CC3C8A"/>
    <w:p w:rsidR="00D05258" w:rsidRDefault="00D05258" w:rsidP="00CC3C8A">
      <w:r>
        <w:t>You will need to restart to apply changes.</w:t>
      </w:r>
    </w:p>
    <w:p w:rsidR="00D05258" w:rsidRDefault="00D05258" w:rsidP="00CC3C8A"/>
    <w:p w:rsidR="00D05258" w:rsidRDefault="00D05258" w:rsidP="00D05258">
      <w:pPr>
        <w:jc w:val="left"/>
      </w:pPr>
      <w:r>
        <w:t>To enable database auditing of select and update access to the table set up by USER1 enter:</w:t>
      </w:r>
    </w:p>
    <w:p w:rsidR="00D05258" w:rsidRDefault="00D05258" w:rsidP="00D05258">
      <w:pPr>
        <w:jc w:val="left"/>
      </w:pPr>
    </w:p>
    <w:p w:rsidR="00CC3C8A" w:rsidRDefault="006570CE" w:rsidP="00CC3C8A">
      <w:r>
        <w:t>“</w:t>
      </w:r>
      <w:r w:rsidR="00D05258">
        <w:rPr>
          <w:i/>
        </w:rPr>
        <w:t xml:space="preserve">Audit </w:t>
      </w:r>
      <w:proofErr w:type="spellStart"/>
      <w:r w:rsidR="00D05258">
        <w:rPr>
          <w:i/>
        </w:rPr>
        <w:t>insert</w:t>
      </w:r>
      <w:proofErr w:type="gramStart"/>
      <w:r w:rsidR="00D05258">
        <w:rPr>
          <w:i/>
        </w:rPr>
        <w:t>,update</w:t>
      </w:r>
      <w:proofErr w:type="spellEnd"/>
      <w:proofErr w:type="gramEnd"/>
      <w:r w:rsidRPr="006570CE">
        <w:rPr>
          <w:i/>
        </w:rPr>
        <w:t xml:space="preserve"> by user1</w:t>
      </w:r>
      <w:r w:rsidR="00D05258">
        <w:rPr>
          <w:i/>
        </w:rPr>
        <w:t>.table_audit</w:t>
      </w:r>
      <w:r>
        <w:t>”</w:t>
      </w:r>
    </w:p>
    <w:p w:rsidR="002E71C9" w:rsidRDefault="002E71C9" w:rsidP="00CC3C8A"/>
    <w:p w:rsidR="006570CE" w:rsidRDefault="006570CE" w:rsidP="00CC3C8A"/>
    <w:p w:rsidR="002E71C9" w:rsidRDefault="00473FB6" w:rsidP="002E71C9">
      <w:pPr>
        <w:keepNext/>
        <w:jc w:val="center"/>
      </w:pPr>
      <w: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42.25pt;height:107.25pt">
            <v:imagedata r:id="rId8" o:title="Screen Shot 2018-03-11 at 01"/>
          </v:shape>
        </w:pict>
      </w:r>
    </w:p>
    <w:p w:rsidR="002E71C9" w:rsidRDefault="002E71C9" w:rsidP="002E71C9">
      <w:pPr>
        <w:pStyle w:val="Caption"/>
        <w:ind w:left="1440" w:firstLine="720"/>
      </w:pPr>
    </w:p>
    <w:p w:rsidR="00765313" w:rsidRDefault="002E71C9" w:rsidP="002E71C9">
      <w:pPr>
        <w:pStyle w:val="Caption"/>
        <w:ind w:left="1440" w:firstLine="720"/>
      </w:pPr>
      <w:bookmarkStart w:id="2" w:name="_Toc508570949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F94DFC">
        <w:rPr>
          <w:noProof/>
        </w:rPr>
        <w:t>1</w:t>
      </w:r>
      <w:r>
        <w:fldChar w:fldCharType="end"/>
      </w:r>
      <w:r>
        <w:t xml:space="preserve"> - </w:t>
      </w:r>
      <w:proofErr w:type="spellStart"/>
      <w:r>
        <w:t>table_audit</w:t>
      </w:r>
      <w:proofErr w:type="spellEnd"/>
      <w:r>
        <w:t xml:space="preserve"> show update and insert </w:t>
      </w:r>
      <w:proofErr w:type="spellStart"/>
      <w:r>
        <w:t>privs</w:t>
      </w:r>
      <w:bookmarkEnd w:id="2"/>
      <w:proofErr w:type="spellEnd"/>
    </w:p>
    <w:p w:rsidR="002E71C9" w:rsidRDefault="002E71C9" w:rsidP="002E71C9"/>
    <w:p w:rsidR="002E71C9" w:rsidRDefault="002E71C9" w:rsidP="002E71C9">
      <w:r>
        <w:t xml:space="preserve">Execute </w:t>
      </w:r>
      <w:proofErr w:type="spellStart"/>
      <w:r>
        <w:t>dml</w:t>
      </w:r>
      <w:proofErr w:type="spellEnd"/>
      <w:r>
        <w:t xml:space="preserve"> statements:</w:t>
      </w:r>
    </w:p>
    <w:p w:rsidR="002E71C9" w:rsidRDefault="002E71C9" w:rsidP="002E71C9"/>
    <w:p w:rsidR="002E71C9" w:rsidRDefault="002E71C9" w:rsidP="002E71C9">
      <w:pPr>
        <w:rPr>
          <w:i/>
        </w:rPr>
      </w:pPr>
      <w:r>
        <w:rPr>
          <w:i/>
        </w:rPr>
        <w:t>“</w:t>
      </w:r>
      <w:r w:rsidRPr="002E71C9">
        <w:rPr>
          <w:i/>
        </w:rPr>
        <w:t xml:space="preserve">Insert </w:t>
      </w:r>
      <w:r>
        <w:rPr>
          <w:i/>
        </w:rPr>
        <w:t xml:space="preserve">into </w:t>
      </w:r>
      <w:proofErr w:type="spellStart"/>
      <w:r w:rsidR="00473FB6">
        <w:rPr>
          <w:i/>
        </w:rPr>
        <w:t>table_audit</w:t>
      </w:r>
      <w:proofErr w:type="spellEnd"/>
      <w:r w:rsidRPr="002E71C9">
        <w:rPr>
          <w:i/>
        </w:rPr>
        <w:t xml:space="preserve"> value</w:t>
      </w:r>
      <w:r>
        <w:rPr>
          <w:i/>
        </w:rPr>
        <w:t xml:space="preserve"> (‘</w:t>
      </w:r>
      <w:r w:rsidR="008C406F">
        <w:rPr>
          <w:i/>
        </w:rPr>
        <w:t>jack</w:t>
      </w:r>
      <w:r>
        <w:rPr>
          <w:i/>
        </w:rPr>
        <w:t>, 16);”</w:t>
      </w:r>
    </w:p>
    <w:p w:rsidR="008C406F" w:rsidRDefault="008C406F" w:rsidP="002E71C9">
      <w:pPr>
        <w:rPr>
          <w:i/>
        </w:rPr>
      </w:pPr>
    </w:p>
    <w:p w:rsidR="008C406F" w:rsidRPr="008C406F" w:rsidRDefault="008C406F" w:rsidP="002E71C9">
      <w:r w:rsidRPr="008C406F">
        <w:t xml:space="preserve">The following should appear in the </w:t>
      </w:r>
      <w:proofErr w:type="spellStart"/>
      <w:r w:rsidRPr="008C406F">
        <w:t>dba_audit_trail</w:t>
      </w:r>
      <w:proofErr w:type="spellEnd"/>
      <w:r w:rsidRPr="008C406F">
        <w:t xml:space="preserve"> table.</w:t>
      </w:r>
    </w:p>
    <w:p w:rsidR="008C406F" w:rsidRDefault="008C406F" w:rsidP="002E71C9">
      <w:pPr>
        <w:rPr>
          <w:i/>
        </w:rPr>
      </w:pPr>
    </w:p>
    <w:p w:rsidR="008C406F" w:rsidRDefault="008C406F" w:rsidP="002E71C9">
      <w:pPr>
        <w:rPr>
          <w:i/>
        </w:rPr>
      </w:pPr>
      <w:r w:rsidRPr="008C406F">
        <w:rPr>
          <w:i/>
        </w:rPr>
        <w:t xml:space="preserve">Select username, owner, timestamp, </w:t>
      </w:r>
      <w:proofErr w:type="spellStart"/>
      <w:r w:rsidRPr="008C406F">
        <w:rPr>
          <w:i/>
        </w:rPr>
        <w:t>action_name</w:t>
      </w:r>
      <w:proofErr w:type="spellEnd"/>
      <w:r w:rsidRPr="008C406F">
        <w:rPr>
          <w:i/>
        </w:rPr>
        <w:t xml:space="preserve">, </w:t>
      </w:r>
      <w:proofErr w:type="spellStart"/>
      <w:proofErr w:type="gramStart"/>
      <w:r w:rsidRPr="008C406F">
        <w:rPr>
          <w:i/>
        </w:rPr>
        <w:t>priv_used</w:t>
      </w:r>
      <w:proofErr w:type="spellEnd"/>
      <w:r w:rsidRPr="008C406F">
        <w:rPr>
          <w:i/>
        </w:rPr>
        <w:t xml:space="preserve"> ,</w:t>
      </w:r>
      <w:proofErr w:type="spellStart"/>
      <w:r w:rsidRPr="008C406F">
        <w:rPr>
          <w:i/>
        </w:rPr>
        <w:t>sql</w:t>
      </w:r>
      <w:proofErr w:type="gramEnd"/>
      <w:r w:rsidRPr="008C406F">
        <w:rPr>
          <w:i/>
        </w:rPr>
        <w:t>_text</w:t>
      </w:r>
      <w:proofErr w:type="spellEnd"/>
      <w:r w:rsidRPr="008C406F">
        <w:rPr>
          <w:i/>
        </w:rPr>
        <w:t xml:space="preserve"> from </w:t>
      </w:r>
      <w:proofErr w:type="spellStart"/>
      <w:r w:rsidRPr="008C406F">
        <w:rPr>
          <w:i/>
        </w:rPr>
        <w:t>dba_audit_trail</w:t>
      </w:r>
      <w:proofErr w:type="spellEnd"/>
      <w:r w:rsidRPr="008C406F">
        <w:rPr>
          <w:i/>
        </w:rPr>
        <w:t xml:space="preserve"> where username = ‘</w:t>
      </w:r>
      <w:r>
        <w:rPr>
          <w:i/>
        </w:rPr>
        <w:t>USER1’</w:t>
      </w:r>
      <w:r w:rsidRPr="008C406F">
        <w:rPr>
          <w:i/>
        </w:rPr>
        <w:t>;</w:t>
      </w:r>
    </w:p>
    <w:p w:rsidR="008C406F" w:rsidRPr="008C406F" w:rsidRDefault="008C406F" w:rsidP="002E71C9">
      <w:pPr>
        <w:rPr>
          <w:i/>
        </w:rPr>
      </w:pPr>
    </w:p>
    <w:p w:rsidR="008C406F" w:rsidRPr="008C406F" w:rsidRDefault="00D512D5" w:rsidP="002E71C9">
      <w:r>
        <w:pict>
          <v:shape id="_x0000_i1026" type="#_x0000_t75" style="width:450.75pt;height:30pt">
            <v:imagedata r:id="rId9" o:title="Screen Shot 2018-03-11 at 01"/>
          </v:shape>
        </w:pict>
      </w:r>
    </w:p>
    <w:p w:rsidR="002E71C9" w:rsidRDefault="002E71C9" w:rsidP="002E71C9">
      <w:pPr>
        <w:rPr>
          <w:i/>
        </w:rPr>
      </w:pPr>
    </w:p>
    <w:p w:rsidR="002E71C9" w:rsidRDefault="008C406F" w:rsidP="002E71C9">
      <w:r>
        <w:t>I had a problem entering the username. I entered it in lowercase instead of uppercase causing an error, which outputted could not find user.</w:t>
      </w:r>
      <w:r w:rsidR="00896B18">
        <w:t xml:space="preserve"> </w:t>
      </w:r>
      <w:proofErr w:type="spellStart"/>
      <w:r w:rsidR="00896B18">
        <w:t>Sqldeveloper</w:t>
      </w:r>
      <w:proofErr w:type="spellEnd"/>
      <w:r w:rsidR="00896B18">
        <w:t xml:space="preserve"> requires all username fields to be in capitals.</w:t>
      </w:r>
    </w:p>
    <w:p w:rsidR="00896B18" w:rsidRDefault="00896B18" w:rsidP="002E71C9"/>
    <w:p w:rsidR="00896B18" w:rsidRDefault="00896B18" w:rsidP="002E71C9">
      <w:pPr>
        <w:rPr>
          <w:b/>
        </w:rPr>
      </w:pPr>
      <w:r w:rsidRPr="00896B18">
        <w:rPr>
          <w:b/>
        </w:rPr>
        <w:t>Set up fine-grained auditing on one of your users; Run some queries as the user and check the audit report</w:t>
      </w:r>
    </w:p>
    <w:p w:rsidR="00D512D5" w:rsidRDefault="00D512D5" w:rsidP="002E71C9">
      <w:pPr>
        <w:rPr>
          <w:b/>
        </w:rPr>
      </w:pPr>
    </w:p>
    <w:p w:rsidR="00D512D5" w:rsidRDefault="00D512D5" w:rsidP="002E71C9">
      <w:r>
        <w:t xml:space="preserve">The following code </w:t>
      </w:r>
      <w:proofErr w:type="gramStart"/>
      <w:r>
        <w:t>must be executed</w:t>
      </w:r>
      <w:proofErr w:type="gramEnd"/>
      <w:r>
        <w:t xml:space="preserve"> as a transaction.</w:t>
      </w:r>
    </w:p>
    <w:p w:rsidR="00D512D5" w:rsidRPr="00D512D5" w:rsidRDefault="00D512D5" w:rsidP="002E71C9"/>
    <w:p w:rsidR="00D512D5" w:rsidRPr="00D512D5" w:rsidRDefault="00D512D5" w:rsidP="002E71C9">
      <w:r>
        <w:t>BEGIN</w:t>
      </w:r>
    </w:p>
    <w:p w:rsidR="00D512D5" w:rsidRPr="00D512D5" w:rsidRDefault="00D512D5" w:rsidP="00D512D5">
      <w:pPr>
        <w:pBdr>
          <w:top w:val="single" w:sz="6" w:space="4" w:color="D9D9E2"/>
          <w:left w:val="single" w:sz="6" w:space="4" w:color="D9D9E2"/>
          <w:bottom w:val="single" w:sz="6" w:space="4" w:color="D9D9E2"/>
          <w:right w:val="single" w:sz="6" w:space="4" w:color="D9D9E2"/>
        </w:pBdr>
        <w:shd w:val="clear" w:color="auto" w:fill="F9F9FB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240"/>
        <w:jc w:val="left"/>
        <w:rPr>
          <w:rFonts w:ascii="Courier New" w:eastAsia="Times New Roman" w:hAnsi="Courier New" w:cs="Courier New"/>
          <w:color w:val="000000"/>
          <w:sz w:val="20"/>
        </w:rPr>
      </w:pPr>
      <w:r w:rsidRPr="00D512D5">
        <w:rPr>
          <w:rFonts w:ascii="Courier New" w:eastAsia="Times New Roman" w:hAnsi="Courier New" w:cs="Courier New"/>
          <w:color w:val="000000"/>
          <w:sz w:val="20"/>
        </w:rPr>
        <w:t>DBMS_FGA.ADD_POLICY (</w:t>
      </w:r>
    </w:p>
    <w:p w:rsidR="00D512D5" w:rsidRPr="00D512D5" w:rsidRDefault="00D512D5" w:rsidP="00D512D5">
      <w:pPr>
        <w:pBdr>
          <w:top w:val="single" w:sz="6" w:space="4" w:color="D9D9E2"/>
          <w:left w:val="single" w:sz="6" w:space="4" w:color="D9D9E2"/>
          <w:bottom w:val="single" w:sz="6" w:space="4" w:color="D9D9E2"/>
          <w:right w:val="single" w:sz="6" w:space="4" w:color="D9D9E2"/>
        </w:pBdr>
        <w:shd w:val="clear" w:color="auto" w:fill="F9F9FB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240"/>
        <w:jc w:val="left"/>
        <w:rPr>
          <w:rFonts w:ascii="Courier New" w:eastAsia="Times New Roman" w:hAnsi="Courier New" w:cs="Courier New"/>
          <w:color w:val="000000"/>
          <w:sz w:val="20"/>
        </w:rPr>
      </w:pPr>
      <w:r w:rsidRPr="00D512D5">
        <w:rPr>
          <w:rFonts w:ascii="Courier New" w:eastAsia="Times New Roman" w:hAnsi="Courier New" w:cs="Courier New"/>
          <w:color w:val="000000"/>
          <w:sz w:val="20"/>
        </w:rPr>
        <w:t xml:space="preserve">   </w:t>
      </w:r>
      <w:proofErr w:type="spellStart"/>
      <w:r w:rsidRPr="00D512D5">
        <w:rPr>
          <w:rFonts w:ascii="Courier New" w:eastAsia="Times New Roman" w:hAnsi="Courier New" w:cs="Courier New"/>
          <w:color w:val="000000"/>
          <w:sz w:val="20"/>
        </w:rPr>
        <w:t>object_schema</w:t>
      </w:r>
      <w:proofErr w:type="spellEnd"/>
      <w:r w:rsidRPr="00D512D5">
        <w:rPr>
          <w:rFonts w:ascii="Courier New" w:eastAsia="Times New Roman" w:hAnsi="Courier New" w:cs="Courier New"/>
          <w:color w:val="000000"/>
          <w:sz w:val="20"/>
        </w:rPr>
        <w:t xml:space="preserve">      =</w:t>
      </w:r>
      <w:proofErr w:type="gramStart"/>
      <w:r w:rsidRPr="00D512D5">
        <w:rPr>
          <w:rFonts w:ascii="Courier New" w:eastAsia="Times New Roman" w:hAnsi="Courier New" w:cs="Courier New"/>
          <w:color w:val="000000"/>
          <w:sz w:val="20"/>
        </w:rPr>
        <w:t xml:space="preserve">&gt;  </w:t>
      </w:r>
      <w:r>
        <w:rPr>
          <w:rFonts w:ascii="Courier New" w:eastAsia="Times New Roman" w:hAnsi="Courier New" w:cs="Courier New"/>
          <w:color w:val="000000"/>
          <w:sz w:val="20"/>
        </w:rPr>
        <w:t>‘USER1’</w:t>
      </w:r>
      <w:proofErr w:type="gramEnd"/>
      <w:r w:rsidRPr="00D512D5">
        <w:rPr>
          <w:rFonts w:ascii="Courier New" w:eastAsia="Times New Roman" w:hAnsi="Courier New" w:cs="Courier New"/>
          <w:color w:val="000000"/>
          <w:sz w:val="20"/>
        </w:rPr>
        <w:t xml:space="preserve">, </w:t>
      </w:r>
    </w:p>
    <w:p w:rsidR="00D512D5" w:rsidRPr="00D512D5" w:rsidRDefault="00D512D5" w:rsidP="00D512D5">
      <w:pPr>
        <w:pBdr>
          <w:top w:val="single" w:sz="6" w:space="4" w:color="D9D9E2"/>
          <w:left w:val="single" w:sz="6" w:space="4" w:color="D9D9E2"/>
          <w:bottom w:val="single" w:sz="6" w:space="4" w:color="D9D9E2"/>
          <w:right w:val="single" w:sz="6" w:space="4" w:color="D9D9E2"/>
        </w:pBdr>
        <w:shd w:val="clear" w:color="auto" w:fill="F9F9FB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240"/>
        <w:jc w:val="left"/>
        <w:rPr>
          <w:rFonts w:ascii="Courier New" w:eastAsia="Times New Roman" w:hAnsi="Courier New" w:cs="Courier New"/>
          <w:color w:val="000000"/>
          <w:sz w:val="20"/>
        </w:rPr>
      </w:pPr>
      <w:r w:rsidRPr="00D512D5">
        <w:rPr>
          <w:rFonts w:ascii="Courier New" w:eastAsia="Times New Roman" w:hAnsi="Courier New" w:cs="Courier New"/>
          <w:color w:val="000000"/>
          <w:sz w:val="20"/>
        </w:rPr>
        <w:t xml:space="preserve">   </w:t>
      </w:r>
      <w:proofErr w:type="spellStart"/>
      <w:r w:rsidRPr="00D512D5">
        <w:rPr>
          <w:rFonts w:ascii="Courier New" w:eastAsia="Times New Roman" w:hAnsi="Courier New" w:cs="Courier New"/>
          <w:color w:val="000000"/>
          <w:sz w:val="20"/>
        </w:rPr>
        <w:t>object_name</w:t>
      </w:r>
      <w:proofErr w:type="spellEnd"/>
      <w:r w:rsidRPr="00D512D5">
        <w:rPr>
          <w:rFonts w:ascii="Courier New" w:eastAsia="Times New Roman" w:hAnsi="Courier New" w:cs="Courier New"/>
          <w:color w:val="000000"/>
          <w:sz w:val="20"/>
        </w:rPr>
        <w:t xml:space="preserve">        =</w:t>
      </w:r>
      <w:proofErr w:type="gramStart"/>
      <w:r w:rsidRPr="00D512D5">
        <w:rPr>
          <w:rFonts w:ascii="Courier New" w:eastAsia="Times New Roman" w:hAnsi="Courier New" w:cs="Courier New"/>
          <w:color w:val="000000"/>
          <w:sz w:val="20"/>
        </w:rPr>
        <w:t xml:space="preserve">&gt;  </w:t>
      </w:r>
      <w:proofErr w:type="spellStart"/>
      <w:r>
        <w:rPr>
          <w:rFonts w:ascii="Courier New" w:eastAsia="Times New Roman" w:hAnsi="Courier New" w:cs="Courier New"/>
          <w:color w:val="000000"/>
          <w:sz w:val="20"/>
        </w:rPr>
        <w:t>table</w:t>
      </w:r>
      <w:proofErr w:type="gramEnd"/>
      <w:r>
        <w:rPr>
          <w:rFonts w:ascii="Courier New" w:eastAsia="Times New Roman" w:hAnsi="Courier New" w:cs="Courier New"/>
          <w:color w:val="000000"/>
          <w:sz w:val="20"/>
        </w:rPr>
        <w:t>_audit</w:t>
      </w:r>
      <w:proofErr w:type="spellEnd"/>
      <w:r w:rsidRPr="00D512D5">
        <w:rPr>
          <w:rFonts w:ascii="Courier New" w:eastAsia="Times New Roman" w:hAnsi="Courier New" w:cs="Courier New"/>
          <w:color w:val="000000"/>
          <w:sz w:val="20"/>
        </w:rPr>
        <w:t xml:space="preserve">, </w:t>
      </w:r>
    </w:p>
    <w:p w:rsidR="00D512D5" w:rsidRPr="00D512D5" w:rsidRDefault="00D512D5" w:rsidP="00D512D5">
      <w:pPr>
        <w:pBdr>
          <w:top w:val="single" w:sz="6" w:space="4" w:color="D9D9E2"/>
          <w:left w:val="single" w:sz="6" w:space="4" w:color="D9D9E2"/>
          <w:bottom w:val="single" w:sz="6" w:space="4" w:color="D9D9E2"/>
          <w:right w:val="single" w:sz="6" w:space="4" w:color="D9D9E2"/>
        </w:pBdr>
        <w:shd w:val="clear" w:color="auto" w:fill="F9F9FB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240"/>
        <w:jc w:val="left"/>
        <w:rPr>
          <w:rFonts w:ascii="Courier New" w:eastAsia="Times New Roman" w:hAnsi="Courier New" w:cs="Courier New"/>
          <w:color w:val="000000"/>
          <w:sz w:val="20"/>
        </w:rPr>
      </w:pPr>
      <w:r w:rsidRPr="00D512D5">
        <w:rPr>
          <w:rFonts w:ascii="Courier New" w:eastAsia="Times New Roman" w:hAnsi="Courier New" w:cs="Courier New"/>
          <w:color w:val="000000"/>
          <w:sz w:val="20"/>
        </w:rPr>
        <w:t xml:space="preserve">   </w:t>
      </w:r>
      <w:proofErr w:type="spellStart"/>
      <w:r w:rsidRPr="00D512D5">
        <w:rPr>
          <w:rFonts w:ascii="Courier New" w:eastAsia="Times New Roman" w:hAnsi="Courier New" w:cs="Courier New"/>
          <w:color w:val="000000"/>
          <w:sz w:val="20"/>
        </w:rPr>
        <w:t>policy_name</w:t>
      </w:r>
      <w:proofErr w:type="spellEnd"/>
      <w:r w:rsidRPr="00D512D5">
        <w:rPr>
          <w:rFonts w:ascii="Courier New" w:eastAsia="Times New Roman" w:hAnsi="Courier New" w:cs="Courier New"/>
          <w:color w:val="000000"/>
          <w:sz w:val="20"/>
        </w:rPr>
        <w:t xml:space="preserve">        =</w:t>
      </w:r>
      <w:proofErr w:type="gramStart"/>
      <w:r w:rsidRPr="00D512D5">
        <w:rPr>
          <w:rFonts w:ascii="Courier New" w:eastAsia="Times New Roman" w:hAnsi="Courier New" w:cs="Courier New"/>
          <w:color w:val="000000"/>
          <w:sz w:val="20"/>
        </w:rPr>
        <w:t>&gt;  'mypolicy1'</w:t>
      </w:r>
      <w:proofErr w:type="gramEnd"/>
      <w:r w:rsidRPr="00D512D5">
        <w:rPr>
          <w:rFonts w:ascii="Courier New" w:eastAsia="Times New Roman" w:hAnsi="Courier New" w:cs="Courier New"/>
          <w:color w:val="000000"/>
          <w:sz w:val="20"/>
        </w:rPr>
        <w:t xml:space="preserve">, </w:t>
      </w:r>
    </w:p>
    <w:p w:rsidR="00D512D5" w:rsidRPr="00D512D5" w:rsidRDefault="00D512D5" w:rsidP="00D512D5">
      <w:pPr>
        <w:pBdr>
          <w:top w:val="single" w:sz="6" w:space="4" w:color="D9D9E2"/>
          <w:left w:val="single" w:sz="6" w:space="4" w:color="D9D9E2"/>
          <w:bottom w:val="single" w:sz="6" w:space="4" w:color="D9D9E2"/>
          <w:right w:val="single" w:sz="6" w:space="4" w:color="D9D9E2"/>
        </w:pBdr>
        <w:shd w:val="clear" w:color="auto" w:fill="F9F9FB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240"/>
        <w:jc w:val="left"/>
        <w:rPr>
          <w:rFonts w:ascii="Courier New" w:eastAsia="Times New Roman" w:hAnsi="Courier New" w:cs="Courier New"/>
          <w:color w:val="000000"/>
          <w:sz w:val="20"/>
        </w:rPr>
      </w:pPr>
      <w:r>
        <w:rPr>
          <w:rFonts w:ascii="Courier New" w:eastAsia="Times New Roman" w:hAnsi="Courier New" w:cs="Courier New"/>
          <w:color w:val="000000"/>
          <w:sz w:val="20"/>
        </w:rPr>
        <w:t xml:space="preserve">   </w:t>
      </w:r>
      <w:proofErr w:type="spellStart"/>
      <w:r>
        <w:rPr>
          <w:rFonts w:ascii="Courier New" w:eastAsia="Times New Roman" w:hAnsi="Courier New" w:cs="Courier New"/>
          <w:color w:val="000000"/>
          <w:sz w:val="20"/>
        </w:rPr>
        <w:t>audit_column</w:t>
      </w:r>
      <w:proofErr w:type="spellEnd"/>
      <w:r>
        <w:rPr>
          <w:rFonts w:ascii="Courier New" w:eastAsia="Times New Roman" w:hAnsi="Courier New" w:cs="Courier New"/>
          <w:color w:val="000000"/>
          <w:sz w:val="20"/>
        </w:rPr>
        <w:t xml:space="preserve">       =</w:t>
      </w:r>
      <w:proofErr w:type="gramStart"/>
      <w:r>
        <w:rPr>
          <w:rFonts w:ascii="Courier New" w:eastAsia="Times New Roman" w:hAnsi="Courier New" w:cs="Courier New"/>
          <w:color w:val="000000"/>
          <w:sz w:val="20"/>
        </w:rPr>
        <w:t>&gt;  'age</w:t>
      </w:r>
      <w:r w:rsidRPr="00D512D5">
        <w:rPr>
          <w:rFonts w:ascii="Courier New" w:eastAsia="Times New Roman" w:hAnsi="Courier New" w:cs="Courier New"/>
          <w:color w:val="000000"/>
          <w:sz w:val="20"/>
        </w:rPr>
        <w:t>'</w:t>
      </w:r>
      <w:proofErr w:type="gramEnd"/>
      <w:r w:rsidRPr="00D512D5">
        <w:rPr>
          <w:rFonts w:ascii="Courier New" w:eastAsia="Times New Roman" w:hAnsi="Courier New" w:cs="Courier New"/>
          <w:color w:val="000000"/>
          <w:sz w:val="20"/>
        </w:rPr>
        <w:t xml:space="preserve">, </w:t>
      </w:r>
    </w:p>
    <w:p w:rsidR="00D512D5" w:rsidRPr="00D512D5" w:rsidRDefault="00D512D5" w:rsidP="00D512D5">
      <w:pPr>
        <w:pBdr>
          <w:top w:val="single" w:sz="6" w:space="4" w:color="D9D9E2"/>
          <w:left w:val="single" w:sz="6" w:space="4" w:color="D9D9E2"/>
          <w:bottom w:val="single" w:sz="6" w:space="4" w:color="D9D9E2"/>
          <w:right w:val="single" w:sz="6" w:space="4" w:color="D9D9E2"/>
        </w:pBdr>
        <w:shd w:val="clear" w:color="auto" w:fill="F9F9FB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240"/>
        <w:jc w:val="left"/>
        <w:rPr>
          <w:rFonts w:ascii="Courier New" w:eastAsia="Times New Roman" w:hAnsi="Courier New" w:cs="Courier New"/>
          <w:color w:val="000000"/>
          <w:sz w:val="20"/>
        </w:rPr>
      </w:pPr>
      <w:r w:rsidRPr="00D512D5">
        <w:rPr>
          <w:rFonts w:ascii="Courier New" w:eastAsia="Times New Roman" w:hAnsi="Courier New" w:cs="Courier New"/>
          <w:color w:val="000000"/>
          <w:sz w:val="20"/>
        </w:rPr>
        <w:t xml:space="preserve">   </w:t>
      </w:r>
      <w:proofErr w:type="spellStart"/>
      <w:r w:rsidRPr="00D512D5">
        <w:rPr>
          <w:rFonts w:ascii="Courier New" w:eastAsia="Times New Roman" w:hAnsi="Courier New" w:cs="Courier New"/>
          <w:color w:val="000000"/>
          <w:sz w:val="20"/>
        </w:rPr>
        <w:t>handler_schema</w:t>
      </w:r>
      <w:proofErr w:type="spellEnd"/>
      <w:r w:rsidRPr="00D512D5">
        <w:rPr>
          <w:rFonts w:ascii="Courier New" w:eastAsia="Times New Roman" w:hAnsi="Courier New" w:cs="Courier New"/>
          <w:color w:val="000000"/>
          <w:sz w:val="20"/>
        </w:rPr>
        <w:t xml:space="preserve">     =&gt;   NULL, </w:t>
      </w:r>
    </w:p>
    <w:p w:rsidR="00D512D5" w:rsidRPr="00D512D5" w:rsidRDefault="00D512D5" w:rsidP="00D512D5">
      <w:pPr>
        <w:pBdr>
          <w:top w:val="single" w:sz="6" w:space="4" w:color="D9D9E2"/>
          <w:left w:val="single" w:sz="6" w:space="4" w:color="D9D9E2"/>
          <w:bottom w:val="single" w:sz="6" w:space="4" w:color="D9D9E2"/>
          <w:right w:val="single" w:sz="6" w:space="4" w:color="D9D9E2"/>
        </w:pBdr>
        <w:shd w:val="clear" w:color="auto" w:fill="F9F9FB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240"/>
        <w:jc w:val="left"/>
        <w:rPr>
          <w:rFonts w:ascii="Courier New" w:eastAsia="Times New Roman" w:hAnsi="Courier New" w:cs="Courier New"/>
          <w:color w:val="000000"/>
          <w:sz w:val="20"/>
        </w:rPr>
      </w:pPr>
      <w:r w:rsidRPr="00D512D5">
        <w:rPr>
          <w:rFonts w:ascii="Courier New" w:eastAsia="Times New Roman" w:hAnsi="Courier New" w:cs="Courier New"/>
          <w:color w:val="000000"/>
          <w:sz w:val="20"/>
        </w:rPr>
        <w:t xml:space="preserve">   </w:t>
      </w:r>
      <w:proofErr w:type="spellStart"/>
      <w:r w:rsidRPr="00D512D5">
        <w:rPr>
          <w:rFonts w:ascii="Courier New" w:eastAsia="Times New Roman" w:hAnsi="Courier New" w:cs="Courier New"/>
          <w:color w:val="000000"/>
          <w:sz w:val="20"/>
        </w:rPr>
        <w:t>handler_module</w:t>
      </w:r>
      <w:proofErr w:type="spellEnd"/>
      <w:r w:rsidRPr="00D512D5">
        <w:rPr>
          <w:rFonts w:ascii="Courier New" w:eastAsia="Times New Roman" w:hAnsi="Courier New" w:cs="Courier New"/>
          <w:color w:val="000000"/>
          <w:sz w:val="20"/>
        </w:rPr>
        <w:t xml:space="preserve">     =&gt;   NULL, </w:t>
      </w:r>
    </w:p>
    <w:p w:rsidR="00D512D5" w:rsidRPr="00D512D5" w:rsidRDefault="00D512D5" w:rsidP="00D512D5">
      <w:pPr>
        <w:pBdr>
          <w:top w:val="single" w:sz="6" w:space="4" w:color="D9D9E2"/>
          <w:left w:val="single" w:sz="6" w:space="4" w:color="D9D9E2"/>
          <w:bottom w:val="single" w:sz="6" w:space="4" w:color="D9D9E2"/>
          <w:right w:val="single" w:sz="6" w:space="4" w:color="D9D9E2"/>
        </w:pBdr>
        <w:shd w:val="clear" w:color="auto" w:fill="F9F9FB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240"/>
        <w:jc w:val="left"/>
        <w:rPr>
          <w:rFonts w:ascii="Courier New" w:eastAsia="Times New Roman" w:hAnsi="Courier New" w:cs="Courier New"/>
          <w:color w:val="000000"/>
          <w:sz w:val="20"/>
        </w:rPr>
      </w:pPr>
      <w:r w:rsidRPr="00D512D5">
        <w:rPr>
          <w:rFonts w:ascii="Courier New" w:eastAsia="Times New Roman" w:hAnsi="Courier New" w:cs="Courier New"/>
          <w:color w:val="000000"/>
          <w:sz w:val="20"/>
        </w:rPr>
        <w:t xml:space="preserve">   </w:t>
      </w:r>
      <w:proofErr w:type="gramStart"/>
      <w:r w:rsidRPr="00D512D5">
        <w:rPr>
          <w:rFonts w:ascii="Courier New" w:eastAsia="Times New Roman" w:hAnsi="Courier New" w:cs="Courier New"/>
          <w:color w:val="000000"/>
          <w:sz w:val="20"/>
        </w:rPr>
        <w:t>enable</w:t>
      </w:r>
      <w:proofErr w:type="gramEnd"/>
      <w:r w:rsidRPr="00D512D5">
        <w:rPr>
          <w:rFonts w:ascii="Courier New" w:eastAsia="Times New Roman" w:hAnsi="Courier New" w:cs="Courier New"/>
          <w:color w:val="000000"/>
          <w:sz w:val="20"/>
        </w:rPr>
        <w:t xml:space="preserve">             =&gt;   TRUE, </w:t>
      </w:r>
    </w:p>
    <w:p w:rsidR="00D512D5" w:rsidRPr="00D512D5" w:rsidRDefault="00D512D5" w:rsidP="00D512D5">
      <w:pPr>
        <w:pBdr>
          <w:top w:val="single" w:sz="6" w:space="4" w:color="D9D9E2"/>
          <w:left w:val="single" w:sz="6" w:space="4" w:color="D9D9E2"/>
          <w:bottom w:val="single" w:sz="6" w:space="4" w:color="D9D9E2"/>
          <w:right w:val="single" w:sz="6" w:space="4" w:color="D9D9E2"/>
        </w:pBdr>
        <w:shd w:val="clear" w:color="auto" w:fill="F9F9FB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240"/>
        <w:jc w:val="left"/>
        <w:rPr>
          <w:rFonts w:ascii="Courier New" w:eastAsia="Times New Roman" w:hAnsi="Courier New" w:cs="Courier New"/>
          <w:color w:val="000000"/>
          <w:sz w:val="20"/>
        </w:rPr>
      </w:pPr>
      <w:r w:rsidRPr="00D512D5">
        <w:rPr>
          <w:rFonts w:ascii="Courier New" w:eastAsia="Times New Roman" w:hAnsi="Courier New" w:cs="Courier New"/>
          <w:color w:val="000000"/>
          <w:sz w:val="20"/>
        </w:rPr>
        <w:t xml:space="preserve"> </w:t>
      </w:r>
      <w:r>
        <w:rPr>
          <w:rFonts w:ascii="Courier New" w:eastAsia="Times New Roman" w:hAnsi="Courier New" w:cs="Courier New"/>
          <w:color w:val="000000"/>
          <w:sz w:val="20"/>
        </w:rPr>
        <w:t xml:space="preserve">  </w:t>
      </w:r>
      <w:proofErr w:type="spellStart"/>
      <w:r>
        <w:rPr>
          <w:rFonts w:ascii="Courier New" w:eastAsia="Times New Roman" w:hAnsi="Courier New" w:cs="Courier New"/>
          <w:color w:val="000000"/>
          <w:sz w:val="20"/>
        </w:rPr>
        <w:t>statement_types</w:t>
      </w:r>
      <w:proofErr w:type="spellEnd"/>
      <w:r>
        <w:rPr>
          <w:rFonts w:ascii="Courier New" w:eastAsia="Times New Roman" w:hAnsi="Courier New" w:cs="Courier New"/>
          <w:color w:val="000000"/>
          <w:sz w:val="20"/>
        </w:rPr>
        <w:t xml:space="preserve">    =</w:t>
      </w:r>
      <w:proofErr w:type="gramStart"/>
      <w:r>
        <w:rPr>
          <w:rFonts w:ascii="Courier New" w:eastAsia="Times New Roman" w:hAnsi="Courier New" w:cs="Courier New"/>
          <w:color w:val="000000"/>
          <w:sz w:val="20"/>
        </w:rPr>
        <w:t>&gt;  'SELECT</w:t>
      </w:r>
      <w:r w:rsidRPr="00D512D5">
        <w:rPr>
          <w:rFonts w:ascii="Courier New" w:eastAsia="Times New Roman" w:hAnsi="Courier New" w:cs="Courier New"/>
          <w:color w:val="000000"/>
          <w:sz w:val="20"/>
        </w:rPr>
        <w:t>'</w:t>
      </w:r>
      <w:proofErr w:type="gramEnd"/>
      <w:r w:rsidRPr="00D512D5">
        <w:rPr>
          <w:rFonts w:ascii="Courier New" w:eastAsia="Times New Roman" w:hAnsi="Courier New" w:cs="Courier New"/>
          <w:color w:val="000000"/>
          <w:sz w:val="20"/>
        </w:rPr>
        <w:t xml:space="preserve">, </w:t>
      </w:r>
    </w:p>
    <w:p w:rsidR="00D512D5" w:rsidRPr="00D512D5" w:rsidRDefault="00D512D5" w:rsidP="00D512D5">
      <w:pPr>
        <w:pBdr>
          <w:top w:val="single" w:sz="6" w:space="4" w:color="D9D9E2"/>
          <w:left w:val="single" w:sz="6" w:space="4" w:color="D9D9E2"/>
          <w:bottom w:val="single" w:sz="6" w:space="4" w:color="D9D9E2"/>
          <w:right w:val="single" w:sz="6" w:space="4" w:color="D9D9E2"/>
        </w:pBdr>
        <w:shd w:val="clear" w:color="auto" w:fill="F9F9FB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240"/>
        <w:jc w:val="left"/>
        <w:rPr>
          <w:rFonts w:ascii="Courier New" w:eastAsia="Times New Roman" w:hAnsi="Courier New" w:cs="Courier New"/>
          <w:color w:val="000000"/>
          <w:sz w:val="20"/>
        </w:rPr>
      </w:pPr>
      <w:r w:rsidRPr="00D512D5">
        <w:rPr>
          <w:rFonts w:ascii="Courier New" w:eastAsia="Times New Roman" w:hAnsi="Courier New" w:cs="Courier New"/>
          <w:color w:val="000000"/>
          <w:sz w:val="20"/>
        </w:rPr>
        <w:t xml:space="preserve">   </w:t>
      </w:r>
      <w:proofErr w:type="spellStart"/>
      <w:r w:rsidRPr="00D512D5">
        <w:rPr>
          <w:rFonts w:ascii="Courier New" w:eastAsia="Times New Roman" w:hAnsi="Courier New" w:cs="Courier New"/>
          <w:color w:val="000000"/>
          <w:sz w:val="20"/>
        </w:rPr>
        <w:t>audit_column_</w:t>
      </w:r>
      <w:proofErr w:type="gramStart"/>
      <w:r w:rsidRPr="00D512D5">
        <w:rPr>
          <w:rFonts w:ascii="Courier New" w:eastAsia="Times New Roman" w:hAnsi="Courier New" w:cs="Courier New"/>
          <w:color w:val="000000"/>
          <w:sz w:val="20"/>
        </w:rPr>
        <w:t>opts</w:t>
      </w:r>
      <w:proofErr w:type="spellEnd"/>
      <w:r w:rsidRPr="00D512D5">
        <w:rPr>
          <w:rFonts w:ascii="Courier New" w:eastAsia="Times New Roman" w:hAnsi="Courier New" w:cs="Courier New"/>
          <w:color w:val="000000"/>
          <w:sz w:val="20"/>
        </w:rPr>
        <w:t xml:space="preserve">  =</w:t>
      </w:r>
      <w:proofErr w:type="gramEnd"/>
      <w:r w:rsidRPr="00D512D5">
        <w:rPr>
          <w:rFonts w:ascii="Courier New" w:eastAsia="Times New Roman" w:hAnsi="Courier New" w:cs="Courier New"/>
          <w:color w:val="000000"/>
          <w:sz w:val="20"/>
        </w:rPr>
        <w:t>&gt;   DBMS_FGA.ANY_COLUMNS,</w:t>
      </w:r>
    </w:p>
    <w:p w:rsidR="00D512D5" w:rsidRPr="00D512D5" w:rsidRDefault="00D512D5" w:rsidP="00D512D5">
      <w:pPr>
        <w:pBdr>
          <w:top w:val="single" w:sz="6" w:space="4" w:color="D9D9E2"/>
          <w:left w:val="single" w:sz="6" w:space="4" w:color="D9D9E2"/>
          <w:bottom w:val="single" w:sz="6" w:space="4" w:color="D9D9E2"/>
          <w:right w:val="single" w:sz="6" w:space="4" w:color="D9D9E2"/>
        </w:pBdr>
        <w:shd w:val="clear" w:color="auto" w:fill="F9F9FB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240"/>
        <w:jc w:val="left"/>
        <w:rPr>
          <w:rFonts w:ascii="Courier New" w:eastAsia="Times New Roman" w:hAnsi="Courier New" w:cs="Courier New"/>
          <w:color w:val="000000"/>
          <w:sz w:val="20"/>
        </w:rPr>
      </w:pPr>
      <w:r w:rsidRPr="00D512D5">
        <w:rPr>
          <w:rFonts w:ascii="Courier New" w:eastAsia="Times New Roman" w:hAnsi="Courier New" w:cs="Courier New"/>
          <w:color w:val="000000"/>
          <w:sz w:val="20"/>
        </w:rPr>
        <w:t xml:space="preserve">   </w:t>
      </w:r>
      <w:proofErr w:type="spellStart"/>
      <w:r w:rsidRPr="00D512D5">
        <w:rPr>
          <w:rFonts w:ascii="Courier New" w:eastAsia="Times New Roman" w:hAnsi="Courier New" w:cs="Courier New"/>
          <w:color w:val="000000"/>
          <w:sz w:val="20"/>
        </w:rPr>
        <w:t>policy_owner</w:t>
      </w:r>
      <w:proofErr w:type="spellEnd"/>
      <w:r w:rsidRPr="00D512D5">
        <w:rPr>
          <w:rFonts w:ascii="Courier New" w:eastAsia="Times New Roman" w:hAnsi="Courier New" w:cs="Courier New"/>
          <w:color w:val="000000"/>
          <w:sz w:val="20"/>
        </w:rPr>
        <w:t xml:space="preserve">       =</w:t>
      </w:r>
      <w:proofErr w:type="gramStart"/>
      <w:r w:rsidRPr="00D512D5">
        <w:rPr>
          <w:rFonts w:ascii="Courier New" w:eastAsia="Times New Roman" w:hAnsi="Courier New" w:cs="Courier New"/>
          <w:color w:val="000000"/>
          <w:sz w:val="20"/>
        </w:rPr>
        <w:t>&gt;  '</w:t>
      </w:r>
      <w:proofErr w:type="spellStart"/>
      <w:r w:rsidRPr="00D512D5">
        <w:rPr>
          <w:rFonts w:ascii="Courier New" w:eastAsia="Times New Roman" w:hAnsi="Courier New" w:cs="Courier New"/>
          <w:color w:val="000000"/>
          <w:sz w:val="20"/>
        </w:rPr>
        <w:t>sec</w:t>
      </w:r>
      <w:proofErr w:type="gramEnd"/>
      <w:r w:rsidRPr="00D512D5">
        <w:rPr>
          <w:rFonts w:ascii="Courier New" w:eastAsia="Times New Roman" w:hAnsi="Courier New" w:cs="Courier New"/>
          <w:color w:val="000000"/>
          <w:sz w:val="20"/>
        </w:rPr>
        <w:t>_admin</w:t>
      </w:r>
      <w:proofErr w:type="spellEnd"/>
      <w:r w:rsidRPr="00D512D5">
        <w:rPr>
          <w:rFonts w:ascii="Courier New" w:eastAsia="Times New Roman" w:hAnsi="Courier New" w:cs="Courier New"/>
          <w:color w:val="000000"/>
          <w:sz w:val="20"/>
        </w:rPr>
        <w:t xml:space="preserve">); </w:t>
      </w:r>
    </w:p>
    <w:p w:rsidR="00D512D5" w:rsidRDefault="00D512D5" w:rsidP="002E71C9">
      <w:r>
        <w:t>END;</w:t>
      </w:r>
    </w:p>
    <w:p w:rsidR="00D512D5" w:rsidRDefault="00D512D5" w:rsidP="002E71C9"/>
    <w:p w:rsidR="00D512D5" w:rsidRDefault="00D512D5" w:rsidP="002E71C9">
      <w:r>
        <w:t>To give user2 access – ‘</w:t>
      </w:r>
      <w:r w:rsidRPr="00D512D5">
        <w:rPr>
          <w:i/>
        </w:rPr>
        <w:t>grant all on USER1.table_audit to USER2;</w:t>
      </w:r>
      <w:r>
        <w:t>’</w:t>
      </w:r>
    </w:p>
    <w:p w:rsidR="006707A2" w:rsidRDefault="006707A2" w:rsidP="002E71C9"/>
    <w:p w:rsidR="00CE72D6" w:rsidRDefault="00CE72D6" w:rsidP="002E71C9">
      <w:r>
        <w:t xml:space="preserve">Insert into user1 table from user2. Make sure to commit or the data will not save. </w:t>
      </w:r>
    </w:p>
    <w:p w:rsidR="00CE72D6" w:rsidRDefault="00CE72D6" w:rsidP="002E71C9"/>
    <w:p w:rsidR="006707A2" w:rsidRDefault="006707A2" w:rsidP="002E71C9">
      <w:r>
        <w:t>‘</w:t>
      </w:r>
      <w:proofErr w:type="gramStart"/>
      <w:r>
        <w:rPr>
          <w:i/>
        </w:rPr>
        <w:t>insert</w:t>
      </w:r>
      <w:proofErr w:type="gramEnd"/>
      <w:r>
        <w:rPr>
          <w:i/>
        </w:rPr>
        <w:t xml:space="preserve"> into user1.table_audit values (‘Nick’, 50);</w:t>
      </w:r>
      <w:r>
        <w:t>’</w:t>
      </w:r>
    </w:p>
    <w:p w:rsidR="006707A2" w:rsidRDefault="006707A2" w:rsidP="006707A2">
      <w:r>
        <w:t>‘</w:t>
      </w:r>
      <w:proofErr w:type="gramStart"/>
      <w:r>
        <w:rPr>
          <w:i/>
        </w:rPr>
        <w:t>insert</w:t>
      </w:r>
      <w:proofErr w:type="gramEnd"/>
      <w:r>
        <w:rPr>
          <w:i/>
        </w:rPr>
        <w:t xml:space="preserve"> into user1.table_audit values (‘</w:t>
      </w:r>
      <w:proofErr w:type="spellStart"/>
      <w:r>
        <w:rPr>
          <w:i/>
        </w:rPr>
        <w:t>luke</w:t>
      </w:r>
      <w:proofErr w:type="spellEnd"/>
      <w:r>
        <w:rPr>
          <w:i/>
        </w:rPr>
        <w:t>, 76);</w:t>
      </w:r>
      <w:r>
        <w:t>’</w:t>
      </w:r>
    </w:p>
    <w:p w:rsidR="006707A2" w:rsidRDefault="006707A2" w:rsidP="006707A2">
      <w:r>
        <w:t>‘</w:t>
      </w:r>
      <w:proofErr w:type="gramStart"/>
      <w:r>
        <w:t>commit</w:t>
      </w:r>
      <w:proofErr w:type="gramEnd"/>
      <w:r>
        <w:t>;’</w:t>
      </w:r>
    </w:p>
    <w:p w:rsidR="001B411F" w:rsidRDefault="001B411F" w:rsidP="006707A2"/>
    <w:p w:rsidR="001B411F" w:rsidRDefault="001B411F" w:rsidP="001B411F">
      <w:r>
        <w:t>Query the fine-grained audit-trail:</w:t>
      </w:r>
    </w:p>
    <w:p w:rsidR="001B411F" w:rsidRDefault="001B411F" w:rsidP="001B411F"/>
    <w:p w:rsidR="001B411F" w:rsidRDefault="001B411F" w:rsidP="001B411F">
      <w:r>
        <w:t>“</w:t>
      </w:r>
      <w:r w:rsidRPr="001B411F">
        <w:rPr>
          <w:i/>
        </w:rPr>
        <w:t xml:space="preserve">Select username, owner, timestamp, action, </w:t>
      </w:r>
      <w:proofErr w:type="spellStart"/>
      <w:r w:rsidRPr="001B411F">
        <w:rPr>
          <w:i/>
        </w:rPr>
        <w:t>sql_text</w:t>
      </w:r>
      <w:proofErr w:type="spellEnd"/>
      <w:r w:rsidRPr="001B411F">
        <w:rPr>
          <w:i/>
        </w:rPr>
        <w:t xml:space="preserve"> from </w:t>
      </w:r>
      <w:proofErr w:type="spellStart"/>
      <w:r w:rsidRPr="001B411F">
        <w:rPr>
          <w:i/>
        </w:rPr>
        <w:t>dba_audit_trail</w:t>
      </w:r>
      <w:proofErr w:type="spellEnd"/>
      <w:r w:rsidRPr="001B411F">
        <w:rPr>
          <w:i/>
        </w:rPr>
        <w:t xml:space="preserve"> where username = ‘USER1’</w:t>
      </w:r>
      <w:r>
        <w:t>”</w:t>
      </w:r>
    </w:p>
    <w:p w:rsidR="001B411F" w:rsidRDefault="001B411F" w:rsidP="001B411F">
      <w:r>
        <w:lastRenderedPageBreak/>
        <w:t>This query will show you the username that performed the query, the owner of the table, the date and the SQL of the query.</w:t>
      </w:r>
    </w:p>
    <w:p w:rsidR="001B411F" w:rsidRDefault="001B411F" w:rsidP="001B411F"/>
    <w:p w:rsidR="001B411F" w:rsidRDefault="001B411F" w:rsidP="001B411F">
      <w:pPr>
        <w:keepNext/>
      </w:pPr>
      <w:r>
        <w:pict>
          <v:shape id="_x0000_i1029" type="#_x0000_t75" style="width:450.75pt;height:206.25pt">
            <v:imagedata r:id="rId10" o:title="Screen Shot 2018-03-11 at 13"/>
          </v:shape>
        </w:pict>
      </w:r>
    </w:p>
    <w:p w:rsidR="001B411F" w:rsidRDefault="001B411F" w:rsidP="001B411F">
      <w:pPr>
        <w:pStyle w:val="Caption"/>
        <w:ind w:left="2880" w:firstLine="720"/>
      </w:pPr>
      <w:bookmarkStart w:id="3" w:name="_Toc508570950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F94DFC">
        <w:rPr>
          <w:noProof/>
        </w:rPr>
        <w:t>2</w:t>
      </w:r>
      <w:r>
        <w:fldChar w:fldCharType="end"/>
      </w:r>
      <w:r>
        <w:t xml:space="preserve"> - FGA_POLICY Query</w:t>
      </w:r>
      <w:bookmarkEnd w:id="3"/>
    </w:p>
    <w:p w:rsidR="006707A2" w:rsidRPr="00D512D5" w:rsidRDefault="006707A2" w:rsidP="006707A2"/>
    <w:p w:rsidR="006707A2" w:rsidRDefault="00814319" w:rsidP="002E71C9">
      <w:r>
        <w:t>To cancel audit execute the statement:</w:t>
      </w:r>
    </w:p>
    <w:p w:rsidR="00814319" w:rsidRDefault="00814319" w:rsidP="002E71C9"/>
    <w:p w:rsidR="00814319" w:rsidRDefault="00814319" w:rsidP="002E71C9">
      <w:pPr>
        <w:rPr>
          <w:i/>
        </w:rPr>
      </w:pPr>
      <w:r>
        <w:rPr>
          <w:i/>
        </w:rPr>
        <w:t>“</w:t>
      </w:r>
      <w:r w:rsidRPr="00814319">
        <w:rPr>
          <w:i/>
        </w:rPr>
        <w:t>NOAUDIT SELECT on USER1.</w:t>
      </w:r>
      <w:r>
        <w:rPr>
          <w:i/>
        </w:rPr>
        <w:t>TABLE</w:t>
      </w:r>
      <w:r w:rsidRPr="00814319">
        <w:rPr>
          <w:i/>
        </w:rPr>
        <w:t>_</w:t>
      </w:r>
      <w:r>
        <w:rPr>
          <w:i/>
        </w:rPr>
        <w:t>AUDIT</w:t>
      </w:r>
      <w:r w:rsidRPr="00814319">
        <w:rPr>
          <w:i/>
        </w:rPr>
        <w:t>;</w:t>
      </w:r>
      <w:r>
        <w:rPr>
          <w:i/>
        </w:rPr>
        <w:t>”</w:t>
      </w:r>
    </w:p>
    <w:p w:rsidR="00814319" w:rsidRDefault="00814319" w:rsidP="002E71C9">
      <w:pPr>
        <w:rPr>
          <w:i/>
        </w:rPr>
      </w:pPr>
    </w:p>
    <w:p w:rsidR="00814319" w:rsidRDefault="00814319" w:rsidP="002E71C9">
      <w:pPr>
        <w:rPr>
          <w:i/>
        </w:rPr>
      </w:pPr>
      <w:r>
        <w:t>This will stop Auditing of Queries on</w:t>
      </w:r>
      <w:r w:rsidRPr="00814319">
        <w:t xml:space="preserve"> </w:t>
      </w:r>
      <w:r>
        <w:t xml:space="preserve">the table </w:t>
      </w:r>
      <w:r>
        <w:rPr>
          <w:i/>
        </w:rPr>
        <w:t>“TABLE_AUDIT”.</w:t>
      </w:r>
    </w:p>
    <w:p w:rsidR="00814319" w:rsidRDefault="00814319" w:rsidP="002E71C9">
      <w:pPr>
        <w:rPr>
          <w:i/>
        </w:rPr>
      </w:pPr>
    </w:p>
    <w:p w:rsidR="00814319" w:rsidRDefault="00814319" w:rsidP="002E71C9">
      <w:r>
        <w:t>To delete or drop a policy execute the following transaction</w:t>
      </w:r>
    </w:p>
    <w:p w:rsidR="00814319" w:rsidRDefault="00814319" w:rsidP="002E71C9">
      <w:r>
        <w:t>BEGIN</w:t>
      </w:r>
    </w:p>
    <w:p w:rsidR="00814319" w:rsidRPr="00814319" w:rsidRDefault="00814319" w:rsidP="00814319">
      <w:pPr>
        <w:rPr>
          <w:i/>
        </w:rPr>
      </w:pPr>
      <w:r w:rsidRPr="00814319">
        <w:rPr>
          <w:i/>
        </w:rPr>
        <w:t>DBMS_FGA.DROP_POLICY (</w:t>
      </w:r>
    </w:p>
    <w:p w:rsidR="00814319" w:rsidRPr="00814319" w:rsidRDefault="00814319" w:rsidP="00814319">
      <w:pPr>
        <w:rPr>
          <w:i/>
        </w:rPr>
      </w:pPr>
      <w:proofErr w:type="spellStart"/>
      <w:r w:rsidRPr="00814319">
        <w:rPr>
          <w:i/>
        </w:rPr>
        <w:t>object_schema</w:t>
      </w:r>
      <w:proofErr w:type="spellEnd"/>
      <w:r w:rsidRPr="00814319">
        <w:rPr>
          <w:i/>
        </w:rPr>
        <w:t xml:space="preserve">   =</w:t>
      </w:r>
      <w:proofErr w:type="gramStart"/>
      <w:r w:rsidRPr="00814319">
        <w:rPr>
          <w:i/>
        </w:rPr>
        <w:t>&gt;  ‘USER1’</w:t>
      </w:r>
      <w:proofErr w:type="gramEnd"/>
      <w:r w:rsidRPr="00814319">
        <w:rPr>
          <w:i/>
        </w:rPr>
        <w:t>,</w:t>
      </w:r>
    </w:p>
    <w:p w:rsidR="00814319" w:rsidRPr="00814319" w:rsidRDefault="00814319" w:rsidP="00814319">
      <w:pPr>
        <w:rPr>
          <w:i/>
        </w:rPr>
      </w:pPr>
      <w:proofErr w:type="spellStart"/>
      <w:r w:rsidRPr="00814319">
        <w:rPr>
          <w:i/>
        </w:rPr>
        <w:t>object_name</w:t>
      </w:r>
      <w:proofErr w:type="spellEnd"/>
      <w:r w:rsidRPr="00814319">
        <w:rPr>
          <w:i/>
        </w:rPr>
        <w:t xml:space="preserve">     =</w:t>
      </w:r>
      <w:proofErr w:type="gramStart"/>
      <w:r w:rsidRPr="00814319">
        <w:rPr>
          <w:i/>
        </w:rPr>
        <w:t>&gt;  '</w:t>
      </w:r>
      <w:proofErr w:type="spellStart"/>
      <w:r w:rsidRPr="00814319">
        <w:rPr>
          <w:i/>
        </w:rPr>
        <w:t>table</w:t>
      </w:r>
      <w:proofErr w:type="gramEnd"/>
      <w:r w:rsidRPr="00814319">
        <w:rPr>
          <w:i/>
        </w:rPr>
        <w:t>_audit</w:t>
      </w:r>
      <w:proofErr w:type="spellEnd"/>
      <w:r w:rsidRPr="00814319">
        <w:rPr>
          <w:i/>
        </w:rPr>
        <w:t>',</w:t>
      </w:r>
    </w:p>
    <w:p w:rsidR="00814319" w:rsidRDefault="00814319" w:rsidP="00814319">
      <w:pPr>
        <w:rPr>
          <w:i/>
        </w:rPr>
      </w:pPr>
      <w:proofErr w:type="spellStart"/>
      <w:r w:rsidRPr="00814319">
        <w:rPr>
          <w:i/>
        </w:rPr>
        <w:t>policy_name</w:t>
      </w:r>
      <w:proofErr w:type="spellEnd"/>
      <w:r w:rsidRPr="00814319">
        <w:rPr>
          <w:i/>
        </w:rPr>
        <w:t xml:space="preserve">     =</w:t>
      </w:r>
      <w:proofErr w:type="gramStart"/>
      <w:r w:rsidRPr="00814319">
        <w:rPr>
          <w:i/>
        </w:rPr>
        <w:t>&gt;  'mypolicy1'</w:t>
      </w:r>
      <w:proofErr w:type="gramEnd"/>
      <w:r w:rsidRPr="00814319">
        <w:rPr>
          <w:i/>
        </w:rPr>
        <w:t>);</w:t>
      </w:r>
    </w:p>
    <w:p w:rsidR="00814319" w:rsidRDefault="00814319" w:rsidP="00814319">
      <w:pPr>
        <w:rPr>
          <w:i/>
        </w:rPr>
      </w:pPr>
      <w:r>
        <w:rPr>
          <w:i/>
        </w:rPr>
        <w:t>END;</w:t>
      </w:r>
    </w:p>
    <w:p w:rsidR="00814319" w:rsidRDefault="00814319" w:rsidP="00814319">
      <w:pPr>
        <w:rPr>
          <w:i/>
        </w:rPr>
      </w:pPr>
    </w:p>
    <w:p w:rsidR="00814319" w:rsidRDefault="00814319" w:rsidP="00814319">
      <w:pPr>
        <w:pStyle w:val="Heading2"/>
        <w:jc w:val="center"/>
      </w:pPr>
      <w:bookmarkStart w:id="4" w:name="_Toc508570946"/>
      <w:r>
        <w:t>Partitioning</w:t>
      </w:r>
      <w:bookmarkEnd w:id="4"/>
    </w:p>
    <w:p w:rsidR="00814319" w:rsidRDefault="00814319" w:rsidP="00814319"/>
    <w:p w:rsidR="00814319" w:rsidRPr="00814319" w:rsidRDefault="00814319" w:rsidP="00814319">
      <w:r>
        <w:t xml:space="preserve">Download </w:t>
      </w:r>
      <w:proofErr w:type="spellStart"/>
      <w:r>
        <w:t>SetupTable</w:t>
      </w:r>
      <w:r w:rsidR="000A6AC0">
        <w:t>.sql</w:t>
      </w:r>
      <w:proofErr w:type="spellEnd"/>
      <w:r>
        <w:t xml:space="preserve"> from </w:t>
      </w:r>
      <w:proofErr w:type="spellStart"/>
      <w:r>
        <w:t>webcourses</w:t>
      </w:r>
      <w:proofErr w:type="spellEnd"/>
      <w:r w:rsidR="000A6AC0">
        <w:t xml:space="preserve"> and open it with </w:t>
      </w:r>
      <w:proofErr w:type="spellStart"/>
      <w:r w:rsidR="000A6AC0">
        <w:t>SQldeveloper</w:t>
      </w:r>
      <w:proofErr w:type="spellEnd"/>
      <w:r w:rsidR="000A6AC0">
        <w:t xml:space="preserve">. </w:t>
      </w:r>
    </w:p>
    <w:p w:rsidR="00814319" w:rsidRDefault="00814319" w:rsidP="00814319"/>
    <w:p w:rsidR="00814319" w:rsidRDefault="00814319" w:rsidP="00814319">
      <w:pPr>
        <w:rPr>
          <w:b/>
        </w:rPr>
      </w:pPr>
      <w:r w:rsidRPr="00814319">
        <w:rPr>
          <w:b/>
        </w:rPr>
        <w:t xml:space="preserve">Set up new </w:t>
      </w:r>
      <w:proofErr w:type="spellStart"/>
      <w:r w:rsidRPr="00814319">
        <w:rPr>
          <w:b/>
        </w:rPr>
        <w:t>tablespaces</w:t>
      </w:r>
      <w:proofErr w:type="spellEnd"/>
      <w:r w:rsidRPr="00814319">
        <w:rPr>
          <w:b/>
        </w:rPr>
        <w:t xml:space="preserve"> for your partitioned tables</w:t>
      </w:r>
    </w:p>
    <w:p w:rsidR="000A6AC0" w:rsidRDefault="000A6AC0" w:rsidP="00814319">
      <w:pPr>
        <w:rPr>
          <w:b/>
        </w:rPr>
      </w:pPr>
    </w:p>
    <w:p w:rsidR="004B0913" w:rsidRDefault="004B0913" w:rsidP="004B0913">
      <w:pPr>
        <w:pStyle w:val="NoSpacing"/>
      </w:pPr>
      <w:r>
        <w:t>‘</w:t>
      </w:r>
      <w:proofErr w:type="gramStart"/>
      <w:r w:rsidRPr="003B4DEB">
        <w:rPr>
          <w:i/>
        </w:rPr>
        <w:t>create</w:t>
      </w:r>
      <w:proofErr w:type="gramEnd"/>
      <w:r w:rsidRPr="003B4DEB">
        <w:rPr>
          <w:i/>
        </w:rPr>
        <w:t xml:space="preserve"> </w:t>
      </w:r>
      <w:proofErr w:type="spellStart"/>
      <w:r w:rsidRPr="003B4DEB">
        <w:rPr>
          <w:i/>
        </w:rPr>
        <w:t>tablespace</w:t>
      </w:r>
      <w:proofErr w:type="spellEnd"/>
      <w:r w:rsidRPr="003B4DEB">
        <w:rPr>
          <w:i/>
        </w:rPr>
        <w:t xml:space="preserve"> </w:t>
      </w:r>
      <w:r>
        <w:rPr>
          <w:i/>
        </w:rPr>
        <w:t>ts1</w:t>
      </w:r>
      <w:r w:rsidRPr="003B4DEB">
        <w:rPr>
          <w:i/>
        </w:rPr>
        <w:t xml:space="preserve"> </w:t>
      </w:r>
      <w:proofErr w:type="spellStart"/>
      <w:r w:rsidRPr="003B4DEB">
        <w:rPr>
          <w:i/>
        </w:rPr>
        <w:t>datafile</w:t>
      </w:r>
      <w:proofErr w:type="spellEnd"/>
      <w:r w:rsidRPr="003B4DEB">
        <w:rPr>
          <w:i/>
        </w:rPr>
        <w:t xml:space="preserve"> ’/u01/app/oracle/</w:t>
      </w:r>
      <w:proofErr w:type="spellStart"/>
      <w:r w:rsidRPr="003B4DEB">
        <w:rPr>
          <w:i/>
        </w:rPr>
        <w:t>or</w:t>
      </w:r>
      <w:r>
        <w:rPr>
          <w:i/>
        </w:rPr>
        <w:t>adata</w:t>
      </w:r>
      <w:proofErr w:type="spellEnd"/>
      <w:r>
        <w:rPr>
          <w:i/>
        </w:rPr>
        <w:t>/</w:t>
      </w:r>
      <w:proofErr w:type="spellStart"/>
      <w:r>
        <w:rPr>
          <w:i/>
        </w:rPr>
        <w:t>tim</w:t>
      </w:r>
      <w:proofErr w:type="spellEnd"/>
      <w:r>
        <w:rPr>
          <w:i/>
        </w:rPr>
        <w:t>/ts1 size 30m</w:t>
      </w:r>
      <w:r>
        <w:t>;’`</w:t>
      </w:r>
    </w:p>
    <w:p w:rsidR="004B0913" w:rsidRDefault="004B0913" w:rsidP="004B0913">
      <w:pPr>
        <w:pStyle w:val="NoSpacing"/>
      </w:pPr>
      <w:r>
        <w:t>‘</w:t>
      </w:r>
      <w:proofErr w:type="gramStart"/>
      <w:r w:rsidRPr="003B4DEB">
        <w:rPr>
          <w:i/>
        </w:rPr>
        <w:t>create</w:t>
      </w:r>
      <w:proofErr w:type="gramEnd"/>
      <w:r w:rsidRPr="003B4DEB">
        <w:rPr>
          <w:i/>
        </w:rPr>
        <w:t xml:space="preserve"> </w:t>
      </w:r>
      <w:proofErr w:type="spellStart"/>
      <w:r w:rsidRPr="003B4DEB">
        <w:rPr>
          <w:i/>
        </w:rPr>
        <w:t>tablespace</w:t>
      </w:r>
      <w:proofErr w:type="spellEnd"/>
      <w:r w:rsidRPr="003B4DEB">
        <w:rPr>
          <w:i/>
        </w:rPr>
        <w:t xml:space="preserve"> </w:t>
      </w:r>
      <w:r>
        <w:rPr>
          <w:i/>
        </w:rPr>
        <w:t>ts2</w:t>
      </w:r>
      <w:r w:rsidRPr="003B4DEB">
        <w:rPr>
          <w:i/>
        </w:rPr>
        <w:t xml:space="preserve"> </w:t>
      </w:r>
      <w:proofErr w:type="spellStart"/>
      <w:r w:rsidRPr="003B4DEB">
        <w:rPr>
          <w:i/>
        </w:rPr>
        <w:t>datafile</w:t>
      </w:r>
      <w:proofErr w:type="spellEnd"/>
      <w:r w:rsidRPr="003B4DEB">
        <w:rPr>
          <w:i/>
        </w:rPr>
        <w:t xml:space="preserve"> ’/u01/app/oracle/</w:t>
      </w:r>
      <w:proofErr w:type="spellStart"/>
      <w:r w:rsidRPr="003B4DEB">
        <w:rPr>
          <w:i/>
        </w:rPr>
        <w:t>or</w:t>
      </w:r>
      <w:r>
        <w:rPr>
          <w:i/>
        </w:rPr>
        <w:t>adata</w:t>
      </w:r>
      <w:proofErr w:type="spellEnd"/>
      <w:r>
        <w:rPr>
          <w:i/>
        </w:rPr>
        <w:t>/</w:t>
      </w:r>
      <w:proofErr w:type="spellStart"/>
      <w:r>
        <w:rPr>
          <w:i/>
        </w:rPr>
        <w:t>tim</w:t>
      </w:r>
      <w:proofErr w:type="spellEnd"/>
      <w:r>
        <w:rPr>
          <w:i/>
        </w:rPr>
        <w:t>/ts2 size 30m</w:t>
      </w:r>
      <w:r>
        <w:t>;’</w:t>
      </w:r>
    </w:p>
    <w:p w:rsidR="004B0913" w:rsidRDefault="004B0913" w:rsidP="004B0913">
      <w:pPr>
        <w:pStyle w:val="NoSpacing"/>
      </w:pPr>
      <w:r>
        <w:t>‘</w:t>
      </w:r>
      <w:proofErr w:type="gramStart"/>
      <w:r w:rsidRPr="003B4DEB">
        <w:rPr>
          <w:i/>
        </w:rPr>
        <w:t>create</w:t>
      </w:r>
      <w:proofErr w:type="gramEnd"/>
      <w:r w:rsidRPr="003B4DEB">
        <w:rPr>
          <w:i/>
        </w:rPr>
        <w:t xml:space="preserve"> </w:t>
      </w:r>
      <w:proofErr w:type="spellStart"/>
      <w:r w:rsidRPr="003B4DEB">
        <w:rPr>
          <w:i/>
        </w:rPr>
        <w:t>tablespace</w:t>
      </w:r>
      <w:proofErr w:type="spellEnd"/>
      <w:r w:rsidRPr="003B4DEB">
        <w:rPr>
          <w:i/>
        </w:rPr>
        <w:t xml:space="preserve"> </w:t>
      </w:r>
      <w:r>
        <w:rPr>
          <w:i/>
        </w:rPr>
        <w:t>ts3</w:t>
      </w:r>
      <w:r w:rsidRPr="003B4DEB">
        <w:rPr>
          <w:i/>
        </w:rPr>
        <w:t xml:space="preserve"> </w:t>
      </w:r>
      <w:proofErr w:type="spellStart"/>
      <w:r w:rsidRPr="003B4DEB">
        <w:rPr>
          <w:i/>
        </w:rPr>
        <w:t>datafile</w:t>
      </w:r>
      <w:proofErr w:type="spellEnd"/>
      <w:r w:rsidRPr="003B4DEB">
        <w:rPr>
          <w:i/>
        </w:rPr>
        <w:t xml:space="preserve"> ’/u01/app/oracle/</w:t>
      </w:r>
      <w:proofErr w:type="spellStart"/>
      <w:r w:rsidRPr="003B4DEB">
        <w:rPr>
          <w:i/>
        </w:rPr>
        <w:t>or</w:t>
      </w:r>
      <w:r>
        <w:rPr>
          <w:i/>
        </w:rPr>
        <w:t>adata</w:t>
      </w:r>
      <w:proofErr w:type="spellEnd"/>
      <w:r>
        <w:rPr>
          <w:i/>
        </w:rPr>
        <w:t>/</w:t>
      </w:r>
      <w:proofErr w:type="spellStart"/>
      <w:r>
        <w:rPr>
          <w:i/>
        </w:rPr>
        <w:t>tim</w:t>
      </w:r>
      <w:proofErr w:type="spellEnd"/>
      <w:r>
        <w:rPr>
          <w:i/>
        </w:rPr>
        <w:t>/ts3 size 30m</w:t>
      </w:r>
      <w:r>
        <w:t>;’</w:t>
      </w:r>
    </w:p>
    <w:p w:rsidR="004B0913" w:rsidRDefault="004B0913" w:rsidP="004B0913">
      <w:pPr>
        <w:pStyle w:val="NoSpacing"/>
      </w:pPr>
      <w:r>
        <w:t>‘</w:t>
      </w:r>
      <w:proofErr w:type="gramStart"/>
      <w:r w:rsidRPr="003B4DEB">
        <w:rPr>
          <w:i/>
        </w:rPr>
        <w:t>create</w:t>
      </w:r>
      <w:proofErr w:type="gramEnd"/>
      <w:r w:rsidRPr="003B4DEB">
        <w:rPr>
          <w:i/>
        </w:rPr>
        <w:t xml:space="preserve"> </w:t>
      </w:r>
      <w:proofErr w:type="spellStart"/>
      <w:r w:rsidRPr="003B4DEB">
        <w:rPr>
          <w:i/>
        </w:rPr>
        <w:t>tablespace</w:t>
      </w:r>
      <w:proofErr w:type="spellEnd"/>
      <w:r w:rsidRPr="003B4DEB">
        <w:rPr>
          <w:i/>
        </w:rPr>
        <w:t xml:space="preserve"> </w:t>
      </w:r>
      <w:r>
        <w:rPr>
          <w:i/>
        </w:rPr>
        <w:t>ts4</w:t>
      </w:r>
      <w:r w:rsidRPr="003B4DEB">
        <w:rPr>
          <w:i/>
        </w:rPr>
        <w:t xml:space="preserve"> </w:t>
      </w:r>
      <w:proofErr w:type="spellStart"/>
      <w:r w:rsidRPr="003B4DEB">
        <w:rPr>
          <w:i/>
        </w:rPr>
        <w:t>datafile</w:t>
      </w:r>
      <w:proofErr w:type="spellEnd"/>
      <w:r w:rsidRPr="003B4DEB">
        <w:rPr>
          <w:i/>
        </w:rPr>
        <w:t xml:space="preserve"> ’/u01/app/oracle/</w:t>
      </w:r>
      <w:proofErr w:type="spellStart"/>
      <w:r w:rsidRPr="003B4DEB">
        <w:rPr>
          <w:i/>
        </w:rPr>
        <w:t>or</w:t>
      </w:r>
      <w:r>
        <w:rPr>
          <w:i/>
        </w:rPr>
        <w:t>adata</w:t>
      </w:r>
      <w:proofErr w:type="spellEnd"/>
      <w:r>
        <w:rPr>
          <w:i/>
        </w:rPr>
        <w:t>/</w:t>
      </w:r>
      <w:proofErr w:type="spellStart"/>
      <w:r>
        <w:rPr>
          <w:i/>
        </w:rPr>
        <w:t>tim</w:t>
      </w:r>
      <w:proofErr w:type="spellEnd"/>
      <w:r>
        <w:rPr>
          <w:i/>
        </w:rPr>
        <w:t>/ts4 size 30m</w:t>
      </w:r>
      <w:r>
        <w:t>;’</w:t>
      </w:r>
    </w:p>
    <w:p w:rsidR="004B0913" w:rsidRDefault="004B0913" w:rsidP="004B0913">
      <w:pPr>
        <w:pStyle w:val="NoSpacing"/>
      </w:pPr>
      <w:r>
        <w:t>‘</w:t>
      </w:r>
      <w:proofErr w:type="gramStart"/>
      <w:r w:rsidRPr="003B4DEB">
        <w:rPr>
          <w:i/>
        </w:rPr>
        <w:t>create</w:t>
      </w:r>
      <w:proofErr w:type="gramEnd"/>
      <w:r w:rsidRPr="003B4DEB">
        <w:rPr>
          <w:i/>
        </w:rPr>
        <w:t xml:space="preserve"> </w:t>
      </w:r>
      <w:proofErr w:type="spellStart"/>
      <w:r w:rsidRPr="003B4DEB">
        <w:rPr>
          <w:i/>
        </w:rPr>
        <w:t>tablespace</w:t>
      </w:r>
      <w:proofErr w:type="spellEnd"/>
      <w:r w:rsidRPr="003B4DEB">
        <w:rPr>
          <w:i/>
        </w:rPr>
        <w:t xml:space="preserve"> </w:t>
      </w:r>
      <w:r>
        <w:rPr>
          <w:i/>
        </w:rPr>
        <w:t>ts5</w:t>
      </w:r>
      <w:r w:rsidRPr="003B4DEB">
        <w:rPr>
          <w:i/>
        </w:rPr>
        <w:t xml:space="preserve"> </w:t>
      </w:r>
      <w:proofErr w:type="spellStart"/>
      <w:r w:rsidRPr="003B4DEB">
        <w:rPr>
          <w:i/>
        </w:rPr>
        <w:t>datafile</w:t>
      </w:r>
      <w:proofErr w:type="spellEnd"/>
      <w:r w:rsidRPr="003B4DEB">
        <w:rPr>
          <w:i/>
        </w:rPr>
        <w:t xml:space="preserve"> ’/u01/app/oracle/</w:t>
      </w:r>
      <w:proofErr w:type="spellStart"/>
      <w:r w:rsidRPr="003B4DEB">
        <w:rPr>
          <w:i/>
        </w:rPr>
        <w:t>or</w:t>
      </w:r>
      <w:r>
        <w:rPr>
          <w:i/>
        </w:rPr>
        <w:t>adata</w:t>
      </w:r>
      <w:proofErr w:type="spellEnd"/>
      <w:r>
        <w:rPr>
          <w:i/>
        </w:rPr>
        <w:t>/</w:t>
      </w:r>
      <w:proofErr w:type="spellStart"/>
      <w:r>
        <w:rPr>
          <w:i/>
        </w:rPr>
        <w:t>tim</w:t>
      </w:r>
      <w:proofErr w:type="spellEnd"/>
      <w:r>
        <w:rPr>
          <w:i/>
        </w:rPr>
        <w:t>/ts5 size 30m</w:t>
      </w:r>
      <w:r>
        <w:t>;’</w:t>
      </w:r>
    </w:p>
    <w:p w:rsidR="004B0913" w:rsidRDefault="004B0913" w:rsidP="004B0913">
      <w:pPr>
        <w:pStyle w:val="NoSpacing"/>
      </w:pPr>
    </w:p>
    <w:p w:rsidR="004B0913" w:rsidRDefault="004B0913" w:rsidP="004B0913">
      <w:pPr>
        <w:pStyle w:val="NoSpacing"/>
      </w:pPr>
      <w:r>
        <w:t xml:space="preserve">To view </w:t>
      </w:r>
      <w:proofErr w:type="spellStart"/>
      <w:r>
        <w:t>tablespaces</w:t>
      </w:r>
      <w:proofErr w:type="spellEnd"/>
      <w:r>
        <w:t xml:space="preserve"> </w:t>
      </w:r>
      <w:proofErr w:type="gramStart"/>
      <w:r>
        <w:t>enter :</w:t>
      </w:r>
      <w:proofErr w:type="gramEnd"/>
      <w:r>
        <w:t xml:space="preserve"> </w:t>
      </w:r>
      <w:r w:rsidR="00997A5C">
        <w:t>“</w:t>
      </w:r>
      <w:r w:rsidRPr="00997A5C">
        <w:rPr>
          <w:i/>
        </w:rPr>
        <w:t xml:space="preserve">select name from </w:t>
      </w:r>
      <w:proofErr w:type="spellStart"/>
      <w:r w:rsidRPr="00997A5C">
        <w:rPr>
          <w:i/>
        </w:rPr>
        <w:t>v$datafile</w:t>
      </w:r>
      <w:proofErr w:type="spellEnd"/>
      <w:r w:rsidRPr="00997A5C">
        <w:rPr>
          <w:i/>
        </w:rPr>
        <w:t>;</w:t>
      </w:r>
      <w:r w:rsidR="00997A5C" w:rsidRPr="00997A5C">
        <w:rPr>
          <w:i/>
        </w:rPr>
        <w:t>”</w:t>
      </w:r>
    </w:p>
    <w:p w:rsidR="00997A5C" w:rsidRDefault="00997A5C" w:rsidP="004B0913">
      <w:pPr>
        <w:pStyle w:val="NoSpacing"/>
      </w:pPr>
    </w:p>
    <w:p w:rsidR="00997A5C" w:rsidRDefault="00997A5C" w:rsidP="004B0913">
      <w:pPr>
        <w:pStyle w:val="NoSpacing"/>
        <w:rPr>
          <w:b/>
        </w:rPr>
      </w:pPr>
      <w:r w:rsidRPr="00997A5C">
        <w:rPr>
          <w:b/>
        </w:rPr>
        <w:t>Set up a student table RPSTUDENT range partitioned on stage no</w:t>
      </w:r>
    </w:p>
    <w:p w:rsidR="00997A5C" w:rsidRDefault="00997A5C" w:rsidP="004B0913">
      <w:pPr>
        <w:pStyle w:val="NoSpacing"/>
      </w:pPr>
    </w:p>
    <w:p w:rsidR="00501D2D" w:rsidRDefault="00501D2D" w:rsidP="004B0913">
      <w:pPr>
        <w:pStyle w:val="NoSpacing"/>
      </w:pPr>
      <w:r>
        <w:t xml:space="preserve">I have created the following tables in USER3. </w:t>
      </w:r>
    </w:p>
    <w:p w:rsidR="00501D2D" w:rsidRPr="00501D2D" w:rsidRDefault="00501D2D" w:rsidP="004B0913">
      <w:pPr>
        <w:pStyle w:val="NoSpacing"/>
      </w:pPr>
    </w:p>
    <w:p w:rsidR="00997A5C" w:rsidRPr="00501D2D" w:rsidRDefault="00501D2D" w:rsidP="00997A5C">
      <w:pPr>
        <w:pStyle w:val="NoSpacing"/>
        <w:rPr>
          <w:i/>
        </w:rPr>
      </w:pPr>
      <w:r>
        <w:t>“</w:t>
      </w:r>
      <w:proofErr w:type="gramStart"/>
      <w:r w:rsidR="00997A5C" w:rsidRPr="00501D2D">
        <w:rPr>
          <w:i/>
        </w:rPr>
        <w:t>create</w:t>
      </w:r>
      <w:proofErr w:type="gramEnd"/>
      <w:r w:rsidR="00997A5C" w:rsidRPr="00501D2D">
        <w:rPr>
          <w:i/>
        </w:rPr>
        <w:t xml:space="preserve"> table </w:t>
      </w:r>
      <w:proofErr w:type="spellStart"/>
      <w:r w:rsidR="00997A5C" w:rsidRPr="00501D2D">
        <w:rPr>
          <w:i/>
        </w:rPr>
        <w:t>rpstudent</w:t>
      </w:r>
      <w:proofErr w:type="spellEnd"/>
    </w:p>
    <w:p w:rsidR="00997A5C" w:rsidRPr="00501D2D" w:rsidRDefault="00997A5C" w:rsidP="00997A5C">
      <w:pPr>
        <w:pStyle w:val="NoSpacing"/>
        <w:rPr>
          <w:i/>
        </w:rPr>
      </w:pPr>
      <w:r w:rsidRPr="00501D2D">
        <w:rPr>
          <w:i/>
        </w:rPr>
        <w:t>(</w:t>
      </w:r>
    </w:p>
    <w:p w:rsidR="00997A5C" w:rsidRPr="00501D2D" w:rsidRDefault="00997A5C" w:rsidP="00997A5C">
      <w:pPr>
        <w:pStyle w:val="NoSpacing"/>
        <w:rPr>
          <w:i/>
        </w:rPr>
      </w:pPr>
      <w:proofErr w:type="spellStart"/>
      <w:proofErr w:type="gramStart"/>
      <w:r w:rsidRPr="00501D2D">
        <w:rPr>
          <w:i/>
        </w:rPr>
        <w:t>stage_no</w:t>
      </w:r>
      <w:proofErr w:type="spellEnd"/>
      <w:proofErr w:type="gramEnd"/>
      <w:r w:rsidRPr="00501D2D">
        <w:rPr>
          <w:i/>
        </w:rPr>
        <w:t xml:space="preserve"> integer not null,</w:t>
      </w:r>
    </w:p>
    <w:p w:rsidR="00997A5C" w:rsidRPr="00501D2D" w:rsidRDefault="00997A5C" w:rsidP="00997A5C">
      <w:pPr>
        <w:pStyle w:val="NoSpacing"/>
        <w:rPr>
          <w:i/>
        </w:rPr>
      </w:pPr>
      <w:r w:rsidRPr="00501D2D">
        <w:rPr>
          <w:i/>
        </w:rPr>
        <w:t xml:space="preserve"> </w:t>
      </w:r>
      <w:proofErr w:type="spellStart"/>
      <w:r w:rsidRPr="00501D2D">
        <w:rPr>
          <w:i/>
        </w:rPr>
        <w:t>prog_code</w:t>
      </w:r>
      <w:proofErr w:type="spellEnd"/>
      <w:r w:rsidRPr="00501D2D">
        <w:rPr>
          <w:i/>
        </w:rPr>
        <w:t xml:space="preserve"> </w:t>
      </w:r>
      <w:proofErr w:type="gramStart"/>
      <w:r w:rsidRPr="00501D2D">
        <w:rPr>
          <w:i/>
        </w:rPr>
        <w:t>varchar2(</w:t>
      </w:r>
      <w:proofErr w:type="gramEnd"/>
      <w:r w:rsidRPr="00501D2D">
        <w:rPr>
          <w:i/>
        </w:rPr>
        <w:t>5),</w:t>
      </w:r>
    </w:p>
    <w:p w:rsidR="00997A5C" w:rsidRPr="00501D2D" w:rsidRDefault="00997A5C" w:rsidP="00997A5C">
      <w:pPr>
        <w:pStyle w:val="NoSpacing"/>
        <w:rPr>
          <w:i/>
        </w:rPr>
      </w:pPr>
      <w:r w:rsidRPr="00501D2D">
        <w:rPr>
          <w:i/>
        </w:rPr>
        <w:t xml:space="preserve"> </w:t>
      </w:r>
      <w:proofErr w:type="spellStart"/>
      <w:r w:rsidRPr="00501D2D">
        <w:rPr>
          <w:i/>
        </w:rPr>
        <w:t>stage_mentor</w:t>
      </w:r>
      <w:proofErr w:type="spellEnd"/>
      <w:r w:rsidRPr="00501D2D">
        <w:rPr>
          <w:i/>
        </w:rPr>
        <w:t xml:space="preserve"> </w:t>
      </w:r>
      <w:proofErr w:type="gramStart"/>
      <w:r w:rsidRPr="00501D2D">
        <w:rPr>
          <w:i/>
        </w:rPr>
        <w:t>varchar2(</w:t>
      </w:r>
      <w:proofErr w:type="gramEnd"/>
      <w:r w:rsidRPr="00501D2D">
        <w:rPr>
          <w:i/>
        </w:rPr>
        <w:t>25),</w:t>
      </w:r>
    </w:p>
    <w:p w:rsidR="00997A5C" w:rsidRPr="00501D2D" w:rsidRDefault="00997A5C" w:rsidP="00997A5C">
      <w:pPr>
        <w:pStyle w:val="NoSpacing"/>
        <w:rPr>
          <w:i/>
        </w:rPr>
      </w:pPr>
      <w:r w:rsidRPr="00501D2D">
        <w:rPr>
          <w:i/>
        </w:rPr>
        <w:t xml:space="preserve"> </w:t>
      </w:r>
      <w:proofErr w:type="spellStart"/>
      <w:proofErr w:type="gramStart"/>
      <w:r w:rsidRPr="00501D2D">
        <w:rPr>
          <w:i/>
        </w:rPr>
        <w:t>remaining_places</w:t>
      </w:r>
      <w:proofErr w:type="spellEnd"/>
      <w:proofErr w:type="gramEnd"/>
      <w:r w:rsidRPr="00501D2D">
        <w:rPr>
          <w:i/>
        </w:rPr>
        <w:t xml:space="preserve"> integer,</w:t>
      </w:r>
    </w:p>
    <w:p w:rsidR="00997A5C" w:rsidRPr="00501D2D" w:rsidRDefault="00997A5C" w:rsidP="00997A5C">
      <w:pPr>
        <w:pStyle w:val="NoSpacing"/>
        <w:rPr>
          <w:i/>
        </w:rPr>
      </w:pPr>
      <w:proofErr w:type="gramStart"/>
      <w:r w:rsidRPr="00501D2D">
        <w:rPr>
          <w:i/>
        </w:rPr>
        <w:t>primary</w:t>
      </w:r>
      <w:proofErr w:type="gramEnd"/>
      <w:r w:rsidRPr="00501D2D">
        <w:rPr>
          <w:i/>
        </w:rPr>
        <w:t xml:space="preserve"> key (</w:t>
      </w:r>
      <w:proofErr w:type="spellStart"/>
      <w:r w:rsidRPr="00501D2D">
        <w:rPr>
          <w:i/>
        </w:rPr>
        <w:t>prog_code,stage_no</w:t>
      </w:r>
      <w:proofErr w:type="spellEnd"/>
      <w:r w:rsidRPr="00501D2D">
        <w:rPr>
          <w:i/>
        </w:rPr>
        <w:t>),</w:t>
      </w:r>
    </w:p>
    <w:p w:rsidR="00997A5C" w:rsidRPr="00501D2D" w:rsidRDefault="00997A5C" w:rsidP="00997A5C">
      <w:pPr>
        <w:pStyle w:val="NoSpacing"/>
        <w:rPr>
          <w:i/>
        </w:rPr>
      </w:pPr>
      <w:proofErr w:type="gramStart"/>
      <w:r w:rsidRPr="00501D2D">
        <w:rPr>
          <w:i/>
        </w:rPr>
        <w:t>foreign</w:t>
      </w:r>
      <w:proofErr w:type="gramEnd"/>
      <w:r w:rsidRPr="00501D2D">
        <w:rPr>
          <w:i/>
        </w:rPr>
        <w:t xml:space="preserve"> key (</w:t>
      </w:r>
      <w:proofErr w:type="spellStart"/>
      <w:r w:rsidRPr="00501D2D">
        <w:rPr>
          <w:i/>
        </w:rPr>
        <w:t>prog_code</w:t>
      </w:r>
      <w:proofErr w:type="spellEnd"/>
      <w:r w:rsidRPr="00501D2D">
        <w:rPr>
          <w:i/>
        </w:rPr>
        <w:t>) references programme</w:t>
      </w:r>
    </w:p>
    <w:p w:rsidR="00997A5C" w:rsidRPr="00501D2D" w:rsidRDefault="00997A5C" w:rsidP="00997A5C">
      <w:pPr>
        <w:pStyle w:val="NoSpacing"/>
        <w:rPr>
          <w:i/>
        </w:rPr>
      </w:pPr>
      <w:r w:rsidRPr="00501D2D">
        <w:rPr>
          <w:i/>
        </w:rPr>
        <w:t>)</w:t>
      </w:r>
    </w:p>
    <w:p w:rsidR="00997A5C" w:rsidRPr="00501D2D" w:rsidRDefault="00997A5C" w:rsidP="00997A5C">
      <w:pPr>
        <w:pStyle w:val="NoSpacing"/>
        <w:rPr>
          <w:i/>
        </w:rPr>
      </w:pPr>
      <w:proofErr w:type="gramStart"/>
      <w:r w:rsidRPr="00501D2D">
        <w:rPr>
          <w:i/>
        </w:rPr>
        <w:t>partition</w:t>
      </w:r>
      <w:proofErr w:type="gramEnd"/>
      <w:r w:rsidRPr="00501D2D">
        <w:rPr>
          <w:i/>
        </w:rPr>
        <w:t xml:space="preserve"> by range (</w:t>
      </w:r>
      <w:proofErr w:type="spellStart"/>
      <w:r w:rsidRPr="00501D2D">
        <w:rPr>
          <w:i/>
        </w:rPr>
        <w:t>stage_no</w:t>
      </w:r>
      <w:proofErr w:type="spellEnd"/>
      <w:r w:rsidRPr="00501D2D">
        <w:rPr>
          <w:i/>
        </w:rPr>
        <w:t>)</w:t>
      </w:r>
    </w:p>
    <w:p w:rsidR="00997A5C" w:rsidRPr="00501D2D" w:rsidRDefault="00997A5C" w:rsidP="00997A5C">
      <w:pPr>
        <w:pStyle w:val="NoSpacing"/>
        <w:rPr>
          <w:i/>
        </w:rPr>
      </w:pPr>
      <w:r w:rsidRPr="00501D2D">
        <w:rPr>
          <w:i/>
        </w:rPr>
        <w:t>(PARTITION part1 values less than (3)</w:t>
      </w:r>
    </w:p>
    <w:p w:rsidR="00997A5C" w:rsidRPr="00501D2D" w:rsidRDefault="00997A5C" w:rsidP="00997A5C">
      <w:pPr>
        <w:pStyle w:val="NoSpacing"/>
        <w:rPr>
          <w:i/>
        </w:rPr>
      </w:pPr>
      <w:proofErr w:type="spellStart"/>
      <w:proofErr w:type="gramStart"/>
      <w:r w:rsidRPr="00501D2D">
        <w:rPr>
          <w:i/>
        </w:rPr>
        <w:t>tablespace</w:t>
      </w:r>
      <w:proofErr w:type="spellEnd"/>
      <w:proofErr w:type="gramEnd"/>
      <w:r w:rsidRPr="00501D2D">
        <w:rPr>
          <w:i/>
        </w:rPr>
        <w:t xml:space="preserve"> ts1,</w:t>
      </w:r>
    </w:p>
    <w:p w:rsidR="00997A5C" w:rsidRPr="00501D2D" w:rsidRDefault="00997A5C" w:rsidP="00997A5C">
      <w:pPr>
        <w:pStyle w:val="NoSpacing"/>
        <w:rPr>
          <w:i/>
        </w:rPr>
      </w:pPr>
      <w:proofErr w:type="gramStart"/>
      <w:r w:rsidRPr="00501D2D">
        <w:rPr>
          <w:i/>
        </w:rPr>
        <w:t>partition</w:t>
      </w:r>
      <w:proofErr w:type="gramEnd"/>
      <w:r w:rsidRPr="00501D2D">
        <w:rPr>
          <w:i/>
        </w:rPr>
        <w:t xml:space="preserve"> part2 values less than (MAXVALUE)</w:t>
      </w:r>
    </w:p>
    <w:p w:rsidR="00997A5C" w:rsidRPr="00997A5C" w:rsidRDefault="00997A5C" w:rsidP="00997A5C">
      <w:pPr>
        <w:pStyle w:val="NoSpacing"/>
      </w:pPr>
      <w:proofErr w:type="spellStart"/>
      <w:proofErr w:type="gramStart"/>
      <w:r w:rsidRPr="00501D2D">
        <w:rPr>
          <w:i/>
        </w:rPr>
        <w:t>tablespace</w:t>
      </w:r>
      <w:proofErr w:type="spellEnd"/>
      <w:proofErr w:type="gramEnd"/>
      <w:r w:rsidRPr="00501D2D">
        <w:rPr>
          <w:i/>
        </w:rPr>
        <w:t xml:space="preserve"> ts2);</w:t>
      </w:r>
      <w:r w:rsidR="00501D2D">
        <w:t>2</w:t>
      </w:r>
    </w:p>
    <w:p w:rsidR="004B0913" w:rsidRDefault="004B0913" w:rsidP="004B0913">
      <w:pPr>
        <w:pStyle w:val="NoSpacing"/>
      </w:pPr>
    </w:p>
    <w:p w:rsidR="004B0913" w:rsidRDefault="00997A5C" w:rsidP="004B0913">
      <w:r>
        <w:t xml:space="preserve">This table </w:t>
      </w:r>
      <w:proofErr w:type="gramStart"/>
      <w:r>
        <w:t>is partitioned</w:t>
      </w:r>
      <w:proofErr w:type="gramEnd"/>
      <w:r>
        <w:t xml:space="preserve"> into two parts. The first part shows the rows with stage number less than </w:t>
      </w:r>
      <w:proofErr w:type="gramStart"/>
      <w:r>
        <w:t>3</w:t>
      </w:r>
      <w:proofErr w:type="gramEnd"/>
      <w:r>
        <w:t xml:space="preserve"> and the </w:t>
      </w:r>
      <w:r w:rsidR="00C36D46">
        <w:t>second</w:t>
      </w:r>
      <w:r>
        <w:t xml:space="preserve"> part displays rows with values less than the max value.</w:t>
      </w:r>
    </w:p>
    <w:p w:rsidR="00997A5C" w:rsidRDefault="00997A5C" w:rsidP="004B0913"/>
    <w:p w:rsidR="00997A5C" w:rsidRDefault="00997A5C" w:rsidP="004B0913">
      <w:r>
        <w:t xml:space="preserve">Part1 </w:t>
      </w:r>
      <w:proofErr w:type="gramStart"/>
      <w:r>
        <w:t>has been allocated</w:t>
      </w:r>
      <w:proofErr w:type="gramEnd"/>
      <w:r>
        <w:t xml:space="preserve"> to </w:t>
      </w:r>
      <w:proofErr w:type="spellStart"/>
      <w:r>
        <w:t>tablespace</w:t>
      </w:r>
      <w:proofErr w:type="spellEnd"/>
      <w:r>
        <w:t xml:space="preserve"> ts1</w:t>
      </w:r>
    </w:p>
    <w:p w:rsidR="00997A5C" w:rsidRDefault="00C36D46" w:rsidP="004B0913">
      <w:r>
        <w:t xml:space="preserve">Part2 </w:t>
      </w:r>
      <w:proofErr w:type="gramStart"/>
      <w:r>
        <w:t>has been</w:t>
      </w:r>
      <w:r w:rsidR="00997A5C">
        <w:t xml:space="preserve"> allocated</w:t>
      </w:r>
      <w:proofErr w:type="gramEnd"/>
      <w:r w:rsidR="00997A5C">
        <w:t xml:space="preserve"> to </w:t>
      </w:r>
      <w:proofErr w:type="spellStart"/>
      <w:r w:rsidR="00997A5C">
        <w:t>tablespace</w:t>
      </w:r>
      <w:proofErr w:type="spellEnd"/>
      <w:r w:rsidR="00997A5C">
        <w:t xml:space="preserve"> ts2</w:t>
      </w:r>
    </w:p>
    <w:p w:rsidR="00C36D46" w:rsidRDefault="00C36D46" w:rsidP="004B0913"/>
    <w:p w:rsidR="00C36D46" w:rsidRDefault="00C36D46" w:rsidP="00C36D46">
      <w:pPr>
        <w:keepNext/>
      </w:pPr>
      <w:r>
        <w:pict>
          <v:shape id="_x0000_i1031" type="#_x0000_t75" style="width:450.75pt;height:85.5pt">
            <v:imagedata r:id="rId11" o:title="Screen Shot 2018-03-11 at 15"/>
          </v:shape>
        </w:pict>
      </w:r>
    </w:p>
    <w:p w:rsidR="00C36D46" w:rsidRDefault="00C36D46" w:rsidP="00C36D46">
      <w:pPr>
        <w:pStyle w:val="Caption"/>
        <w:ind w:left="2160" w:firstLine="720"/>
        <w:jc w:val="left"/>
      </w:pPr>
      <w:bookmarkStart w:id="5" w:name="_Toc508570951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F94DFC">
        <w:rPr>
          <w:noProof/>
        </w:rPr>
        <w:t>3</w:t>
      </w:r>
      <w:r>
        <w:fldChar w:fldCharType="end"/>
      </w:r>
      <w:r>
        <w:t xml:space="preserve"> - partitions for table </w:t>
      </w:r>
      <w:proofErr w:type="spellStart"/>
      <w:r>
        <w:t>RPStudent</w:t>
      </w:r>
      <w:bookmarkEnd w:id="5"/>
      <w:proofErr w:type="spellEnd"/>
    </w:p>
    <w:p w:rsidR="00C36D46" w:rsidRDefault="00C36D46" w:rsidP="004B0913"/>
    <w:p w:rsidR="00C36D46" w:rsidRDefault="00C36D46" w:rsidP="004B0913">
      <w:pPr>
        <w:rPr>
          <w:b/>
        </w:rPr>
      </w:pPr>
      <w:r w:rsidRPr="00C36D46">
        <w:rPr>
          <w:b/>
        </w:rPr>
        <w:t>Set up a table HSTUDENT hash partitioned on student no.</w:t>
      </w:r>
    </w:p>
    <w:p w:rsidR="00C36D46" w:rsidRDefault="00C36D46" w:rsidP="004B0913">
      <w:pPr>
        <w:rPr>
          <w:b/>
        </w:rPr>
      </w:pPr>
    </w:p>
    <w:p w:rsidR="00501D2D" w:rsidRPr="00501D2D" w:rsidRDefault="00501D2D" w:rsidP="004B0913"/>
    <w:p w:rsidR="00C36D46" w:rsidRPr="00501D2D" w:rsidRDefault="00501D2D" w:rsidP="00C36D46">
      <w:pPr>
        <w:rPr>
          <w:i/>
        </w:rPr>
      </w:pPr>
      <w:r>
        <w:t>“</w:t>
      </w:r>
      <w:proofErr w:type="gramStart"/>
      <w:r w:rsidR="00C36D46" w:rsidRPr="00501D2D">
        <w:rPr>
          <w:i/>
        </w:rPr>
        <w:t>create</w:t>
      </w:r>
      <w:proofErr w:type="gramEnd"/>
      <w:r w:rsidR="00C36D46" w:rsidRPr="00501D2D">
        <w:rPr>
          <w:i/>
        </w:rPr>
        <w:t xml:space="preserve"> table HSTUDENT</w:t>
      </w:r>
    </w:p>
    <w:p w:rsidR="00C36D46" w:rsidRPr="00501D2D" w:rsidRDefault="00C36D46" w:rsidP="00C36D46">
      <w:pPr>
        <w:rPr>
          <w:i/>
        </w:rPr>
      </w:pPr>
      <w:r w:rsidRPr="00501D2D">
        <w:rPr>
          <w:i/>
        </w:rPr>
        <w:t>(</w:t>
      </w:r>
    </w:p>
    <w:p w:rsidR="00C36D46" w:rsidRPr="00501D2D" w:rsidRDefault="00C36D46" w:rsidP="00C36D46">
      <w:pPr>
        <w:rPr>
          <w:i/>
        </w:rPr>
      </w:pPr>
      <w:proofErr w:type="spellStart"/>
      <w:r w:rsidRPr="00501D2D">
        <w:rPr>
          <w:i/>
        </w:rPr>
        <w:t>s_studentNo</w:t>
      </w:r>
      <w:proofErr w:type="spellEnd"/>
      <w:r w:rsidRPr="00501D2D">
        <w:rPr>
          <w:i/>
        </w:rPr>
        <w:t xml:space="preserve"> </w:t>
      </w:r>
      <w:proofErr w:type="gramStart"/>
      <w:r w:rsidRPr="00501D2D">
        <w:rPr>
          <w:i/>
        </w:rPr>
        <w:t>varchar2(</w:t>
      </w:r>
      <w:proofErr w:type="gramEnd"/>
      <w:r w:rsidRPr="00501D2D">
        <w:rPr>
          <w:i/>
        </w:rPr>
        <w:t>9) not null,</w:t>
      </w:r>
    </w:p>
    <w:p w:rsidR="00C36D46" w:rsidRPr="00501D2D" w:rsidRDefault="00C36D46" w:rsidP="00C36D46">
      <w:pPr>
        <w:rPr>
          <w:i/>
        </w:rPr>
      </w:pPr>
      <w:proofErr w:type="spellStart"/>
      <w:r w:rsidRPr="00501D2D">
        <w:rPr>
          <w:i/>
        </w:rPr>
        <w:t>prog_code</w:t>
      </w:r>
      <w:proofErr w:type="spellEnd"/>
      <w:r w:rsidRPr="00501D2D">
        <w:rPr>
          <w:i/>
        </w:rPr>
        <w:t xml:space="preserve"> </w:t>
      </w:r>
      <w:proofErr w:type="gramStart"/>
      <w:r w:rsidRPr="00501D2D">
        <w:rPr>
          <w:i/>
        </w:rPr>
        <w:t>varchar2(</w:t>
      </w:r>
      <w:proofErr w:type="gramEnd"/>
      <w:r w:rsidRPr="00501D2D">
        <w:rPr>
          <w:i/>
        </w:rPr>
        <w:t>5) not null,</w:t>
      </w:r>
    </w:p>
    <w:p w:rsidR="00C36D46" w:rsidRPr="00501D2D" w:rsidRDefault="00C36D46" w:rsidP="00C36D46">
      <w:pPr>
        <w:rPr>
          <w:i/>
        </w:rPr>
      </w:pPr>
      <w:proofErr w:type="spellStart"/>
      <w:proofErr w:type="gramStart"/>
      <w:r w:rsidRPr="00501D2D">
        <w:rPr>
          <w:i/>
        </w:rPr>
        <w:t>stage_no</w:t>
      </w:r>
      <w:proofErr w:type="spellEnd"/>
      <w:proofErr w:type="gramEnd"/>
      <w:r w:rsidRPr="00501D2D">
        <w:rPr>
          <w:i/>
        </w:rPr>
        <w:t xml:space="preserve"> integer not null,</w:t>
      </w:r>
    </w:p>
    <w:p w:rsidR="00C36D46" w:rsidRPr="00501D2D" w:rsidRDefault="00C36D46" w:rsidP="00C36D46">
      <w:pPr>
        <w:rPr>
          <w:i/>
        </w:rPr>
      </w:pPr>
      <w:proofErr w:type="spellStart"/>
      <w:proofErr w:type="gramStart"/>
      <w:r w:rsidRPr="00501D2D">
        <w:rPr>
          <w:i/>
        </w:rPr>
        <w:t>studentname</w:t>
      </w:r>
      <w:proofErr w:type="spellEnd"/>
      <w:proofErr w:type="gramEnd"/>
      <w:r w:rsidRPr="00501D2D">
        <w:rPr>
          <w:i/>
        </w:rPr>
        <w:t xml:space="preserve"> varchar2(40),</w:t>
      </w:r>
    </w:p>
    <w:p w:rsidR="00C36D46" w:rsidRPr="00501D2D" w:rsidRDefault="00C36D46" w:rsidP="00C36D46">
      <w:pPr>
        <w:rPr>
          <w:i/>
        </w:rPr>
      </w:pPr>
      <w:proofErr w:type="spellStart"/>
      <w:proofErr w:type="gramStart"/>
      <w:r w:rsidRPr="00501D2D">
        <w:rPr>
          <w:i/>
        </w:rPr>
        <w:t>studentAddress</w:t>
      </w:r>
      <w:proofErr w:type="spellEnd"/>
      <w:proofErr w:type="gramEnd"/>
      <w:r w:rsidRPr="00501D2D">
        <w:rPr>
          <w:i/>
        </w:rPr>
        <w:t xml:space="preserve"> varchar2(60),</w:t>
      </w:r>
    </w:p>
    <w:p w:rsidR="00C36D46" w:rsidRPr="00501D2D" w:rsidRDefault="00C36D46" w:rsidP="00C36D46">
      <w:pPr>
        <w:rPr>
          <w:i/>
        </w:rPr>
      </w:pPr>
      <w:proofErr w:type="gramStart"/>
      <w:r w:rsidRPr="00501D2D">
        <w:rPr>
          <w:i/>
        </w:rPr>
        <w:t>primary</w:t>
      </w:r>
      <w:proofErr w:type="gramEnd"/>
      <w:r w:rsidRPr="00501D2D">
        <w:rPr>
          <w:i/>
        </w:rPr>
        <w:t xml:space="preserve"> key (</w:t>
      </w:r>
      <w:proofErr w:type="spellStart"/>
      <w:r w:rsidRPr="00501D2D">
        <w:rPr>
          <w:i/>
        </w:rPr>
        <w:t>s_studentNo</w:t>
      </w:r>
      <w:proofErr w:type="spellEnd"/>
      <w:r w:rsidRPr="00501D2D">
        <w:rPr>
          <w:i/>
        </w:rPr>
        <w:t>),</w:t>
      </w:r>
    </w:p>
    <w:p w:rsidR="00C36D46" w:rsidRPr="00501D2D" w:rsidRDefault="00C36D46" w:rsidP="00C36D46">
      <w:pPr>
        <w:rPr>
          <w:i/>
        </w:rPr>
      </w:pPr>
      <w:proofErr w:type="gramStart"/>
      <w:r w:rsidRPr="00501D2D">
        <w:rPr>
          <w:i/>
        </w:rPr>
        <w:t>foreign</w:t>
      </w:r>
      <w:proofErr w:type="gramEnd"/>
      <w:r w:rsidRPr="00501D2D">
        <w:rPr>
          <w:i/>
        </w:rPr>
        <w:t xml:space="preserve"> key (</w:t>
      </w:r>
      <w:proofErr w:type="spellStart"/>
      <w:r w:rsidRPr="00501D2D">
        <w:rPr>
          <w:i/>
        </w:rPr>
        <w:t>prog_code,stage_no</w:t>
      </w:r>
      <w:proofErr w:type="spellEnd"/>
      <w:r w:rsidRPr="00501D2D">
        <w:rPr>
          <w:i/>
        </w:rPr>
        <w:t xml:space="preserve">) references </w:t>
      </w:r>
      <w:proofErr w:type="spellStart"/>
      <w:r w:rsidRPr="00501D2D">
        <w:rPr>
          <w:i/>
        </w:rPr>
        <w:t>rpstudent</w:t>
      </w:r>
      <w:proofErr w:type="spellEnd"/>
      <w:r w:rsidRPr="00501D2D">
        <w:rPr>
          <w:i/>
        </w:rPr>
        <w:t>(</w:t>
      </w:r>
      <w:proofErr w:type="spellStart"/>
      <w:r w:rsidRPr="00501D2D">
        <w:rPr>
          <w:i/>
        </w:rPr>
        <w:t>prog_code,stage_no</w:t>
      </w:r>
      <w:proofErr w:type="spellEnd"/>
      <w:r w:rsidRPr="00501D2D">
        <w:rPr>
          <w:i/>
        </w:rPr>
        <w:t>)</w:t>
      </w:r>
    </w:p>
    <w:p w:rsidR="00C36D46" w:rsidRPr="00501D2D" w:rsidRDefault="00C36D46" w:rsidP="00C36D46">
      <w:pPr>
        <w:rPr>
          <w:i/>
        </w:rPr>
      </w:pPr>
      <w:r w:rsidRPr="00501D2D">
        <w:rPr>
          <w:i/>
        </w:rPr>
        <w:t>)</w:t>
      </w:r>
    </w:p>
    <w:p w:rsidR="00C36D46" w:rsidRPr="00501D2D" w:rsidRDefault="00C36D46" w:rsidP="00C36D46">
      <w:pPr>
        <w:rPr>
          <w:i/>
        </w:rPr>
      </w:pPr>
      <w:proofErr w:type="gramStart"/>
      <w:r w:rsidRPr="00501D2D">
        <w:rPr>
          <w:i/>
        </w:rPr>
        <w:lastRenderedPageBreak/>
        <w:t>partition</w:t>
      </w:r>
      <w:proofErr w:type="gramEnd"/>
      <w:r w:rsidRPr="00501D2D">
        <w:rPr>
          <w:i/>
        </w:rPr>
        <w:t xml:space="preserve"> by hash (</w:t>
      </w:r>
      <w:proofErr w:type="spellStart"/>
      <w:r w:rsidRPr="00501D2D">
        <w:rPr>
          <w:i/>
        </w:rPr>
        <w:t>s_studentNo</w:t>
      </w:r>
      <w:proofErr w:type="spellEnd"/>
      <w:r w:rsidRPr="00501D2D">
        <w:rPr>
          <w:i/>
        </w:rPr>
        <w:t>)</w:t>
      </w:r>
    </w:p>
    <w:p w:rsidR="00C36D46" w:rsidRPr="00501D2D" w:rsidRDefault="00C36D46" w:rsidP="00C36D46">
      <w:pPr>
        <w:rPr>
          <w:i/>
        </w:rPr>
      </w:pPr>
      <w:r w:rsidRPr="00501D2D">
        <w:rPr>
          <w:i/>
        </w:rPr>
        <w:t>(</w:t>
      </w:r>
      <w:proofErr w:type="gramStart"/>
      <w:r w:rsidRPr="00501D2D">
        <w:rPr>
          <w:i/>
        </w:rPr>
        <w:t>partition</w:t>
      </w:r>
      <w:proofErr w:type="gramEnd"/>
      <w:r w:rsidRPr="00501D2D">
        <w:rPr>
          <w:i/>
        </w:rPr>
        <w:t xml:space="preserve"> part1 </w:t>
      </w:r>
      <w:proofErr w:type="spellStart"/>
      <w:r w:rsidRPr="00501D2D">
        <w:rPr>
          <w:i/>
        </w:rPr>
        <w:t>tablespace</w:t>
      </w:r>
      <w:proofErr w:type="spellEnd"/>
      <w:r w:rsidRPr="00501D2D">
        <w:rPr>
          <w:i/>
        </w:rPr>
        <w:t xml:space="preserve"> ts3,</w:t>
      </w:r>
    </w:p>
    <w:p w:rsidR="00C36D46" w:rsidRDefault="00C36D46" w:rsidP="00C36D46">
      <w:pPr>
        <w:rPr>
          <w:i/>
        </w:rPr>
      </w:pPr>
      <w:r w:rsidRPr="00501D2D">
        <w:rPr>
          <w:i/>
        </w:rPr>
        <w:t xml:space="preserve">partition part2 </w:t>
      </w:r>
      <w:proofErr w:type="spellStart"/>
      <w:r w:rsidRPr="00501D2D">
        <w:rPr>
          <w:i/>
        </w:rPr>
        <w:t>tablespace</w:t>
      </w:r>
      <w:proofErr w:type="spellEnd"/>
      <w:r w:rsidRPr="00501D2D">
        <w:rPr>
          <w:i/>
        </w:rPr>
        <w:t xml:space="preserve"> ts4);</w:t>
      </w:r>
      <w:r w:rsidR="00501D2D" w:rsidRPr="00501D2D">
        <w:rPr>
          <w:i/>
        </w:rPr>
        <w:t>”</w:t>
      </w:r>
    </w:p>
    <w:p w:rsidR="00501D2D" w:rsidRDefault="00501D2D" w:rsidP="00C36D46">
      <w:pPr>
        <w:rPr>
          <w:i/>
        </w:rPr>
      </w:pPr>
    </w:p>
    <w:p w:rsidR="00501D2D" w:rsidRDefault="00501D2D" w:rsidP="00C36D46">
      <w:r>
        <w:t xml:space="preserve">The hash key </w:t>
      </w:r>
      <w:proofErr w:type="gramStart"/>
      <w:r w:rsidRPr="00501D2D">
        <w:t>is used</w:t>
      </w:r>
      <w:proofErr w:type="gramEnd"/>
      <w:r w:rsidRPr="00501D2D">
        <w:t xml:space="preserve"> to distribute rows evenly across the different partitions</w:t>
      </w:r>
    </w:p>
    <w:p w:rsidR="00501D2D" w:rsidRDefault="00501D2D" w:rsidP="00C36D46"/>
    <w:p w:rsidR="00501D2D" w:rsidRDefault="00501D2D" w:rsidP="00C36D46">
      <w:pPr>
        <w:rPr>
          <w:b/>
        </w:rPr>
      </w:pPr>
      <w:r w:rsidRPr="00501D2D">
        <w:rPr>
          <w:b/>
        </w:rPr>
        <w:t>Set up a table LSTUDENT list partitioned on programme code</w:t>
      </w:r>
    </w:p>
    <w:p w:rsidR="006616DD" w:rsidRDefault="006616DD" w:rsidP="00C36D46">
      <w:pPr>
        <w:rPr>
          <w:b/>
        </w:rPr>
      </w:pPr>
    </w:p>
    <w:p w:rsidR="006616DD" w:rsidRDefault="006616DD" w:rsidP="00C36D46">
      <w:pPr>
        <w:rPr>
          <w:b/>
        </w:rPr>
      </w:pPr>
    </w:p>
    <w:p w:rsidR="006616DD" w:rsidRPr="006616DD" w:rsidRDefault="006616DD" w:rsidP="006616DD">
      <w:pPr>
        <w:rPr>
          <w:i/>
        </w:rPr>
      </w:pPr>
      <w:r>
        <w:rPr>
          <w:i/>
        </w:rPr>
        <w:t>“</w:t>
      </w:r>
      <w:r w:rsidRPr="006616DD">
        <w:rPr>
          <w:i/>
        </w:rPr>
        <w:t>Create table LSTUDENT</w:t>
      </w:r>
    </w:p>
    <w:p w:rsidR="006616DD" w:rsidRPr="006616DD" w:rsidRDefault="006616DD" w:rsidP="006616DD">
      <w:pPr>
        <w:rPr>
          <w:i/>
        </w:rPr>
      </w:pPr>
      <w:r w:rsidRPr="006616DD">
        <w:rPr>
          <w:i/>
        </w:rPr>
        <w:t>(</w:t>
      </w:r>
    </w:p>
    <w:p w:rsidR="006616DD" w:rsidRPr="006616DD" w:rsidRDefault="006616DD" w:rsidP="006616DD">
      <w:pPr>
        <w:rPr>
          <w:i/>
        </w:rPr>
      </w:pPr>
      <w:proofErr w:type="spellStart"/>
      <w:r w:rsidRPr="006616DD">
        <w:rPr>
          <w:i/>
        </w:rPr>
        <w:t>prog_code</w:t>
      </w:r>
      <w:proofErr w:type="spellEnd"/>
      <w:r w:rsidRPr="006616DD">
        <w:rPr>
          <w:i/>
        </w:rPr>
        <w:t xml:space="preserve"> </w:t>
      </w:r>
      <w:proofErr w:type="gramStart"/>
      <w:r w:rsidRPr="006616DD">
        <w:rPr>
          <w:i/>
        </w:rPr>
        <w:t>varchar2(</w:t>
      </w:r>
      <w:proofErr w:type="gramEnd"/>
      <w:r w:rsidRPr="006616DD">
        <w:rPr>
          <w:i/>
        </w:rPr>
        <w:t>5) not null,</w:t>
      </w:r>
    </w:p>
    <w:p w:rsidR="006616DD" w:rsidRPr="006616DD" w:rsidRDefault="006616DD" w:rsidP="006616DD">
      <w:pPr>
        <w:rPr>
          <w:i/>
        </w:rPr>
      </w:pPr>
      <w:r w:rsidRPr="006616DD">
        <w:rPr>
          <w:i/>
        </w:rPr>
        <w:t xml:space="preserve"> </w:t>
      </w:r>
      <w:proofErr w:type="spellStart"/>
      <w:r w:rsidRPr="006616DD">
        <w:rPr>
          <w:i/>
        </w:rPr>
        <w:t>prog_name</w:t>
      </w:r>
      <w:proofErr w:type="spellEnd"/>
      <w:r w:rsidRPr="006616DD">
        <w:rPr>
          <w:i/>
        </w:rPr>
        <w:t xml:space="preserve"> </w:t>
      </w:r>
      <w:proofErr w:type="gramStart"/>
      <w:r w:rsidRPr="006616DD">
        <w:rPr>
          <w:i/>
        </w:rPr>
        <w:t>varchar2(</w:t>
      </w:r>
      <w:proofErr w:type="gramEnd"/>
      <w:r w:rsidRPr="006616DD">
        <w:rPr>
          <w:i/>
        </w:rPr>
        <w:t>34),</w:t>
      </w:r>
    </w:p>
    <w:p w:rsidR="006616DD" w:rsidRPr="006616DD" w:rsidRDefault="006616DD" w:rsidP="006616DD">
      <w:pPr>
        <w:rPr>
          <w:i/>
        </w:rPr>
      </w:pPr>
      <w:r w:rsidRPr="006616DD">
        <w:rPr>
          <w:i/>
        </w:rPr>
        <w:t xml:space="preserve"> </w:t>
      </w:r>
      <w:proofErr w:type="spellStart"/>
      <w:r w:rsidRPr="006616DD">
        <w:rPr>
          <w:i/>
        </w:rPr>
        <w:t>course_chairperson</w:t>
      </w:r>
      <w:proofErr w:type="spellEnd"/>
      <w:r w:rsidRPr="006616DD">
        <w:rPr>
          <w:i/>
        </w:rPr>
        <w:t xml:space="preserve"> </w:t>
      </w:r>
      <w:proofErr w:type="gramStart"/>
      <w:r w:rsidRPr="006616DD">
        <w:rPr>
          <w:i/>
        </w:rPr>
        <w:t>varchar2(</w:t>
      </w:r>
      <w:proofErr w:type="gramEnd"/>
      <w:r w:rsidRPr="006616DD">
        <w:rPr>
          <w:i/>
        </w:rPr>
        <w:t>25),</w:t>
      </w:r>
    </w:p>
    <w:p w:rsidR="006616DD" w:rsidRPr="006616DD" w:rsidRDefault="006616DD" w:rsidP="006616DD">
      <w:pPr>
        <w:rPr>
          <w:i/>
        </w:rPr>
      </w:pPr>
      <w:r w:rsidRPr="006616DD">
        <w:rPr>
          <w:i/>
        </w:rPr>
        <w:t xml:space="preserve"> </w:t>
      </w:r>
      <w:proofErr w:type="spellStart"/>
      <w:proofErr w:type="gramStart"/>
      <w:r w:rsidRPr="006616DD">
        <w:rPr>
          <w:i/>
        </w:rPr>
        <w:t>total_s_students</w:t>
      </w:r>
      <w:proofErr w:type="spellEnd"/>
      <w:proofErr w:type="gramEnd"/>
      <w:r w:rsidRPr="006616DD">
        <w:rPr>
          <w:i/>
        </w:rPr>
        <w:t xml:space="preserve"> integer default 0,</w:t>
      </w:r>
    </w:p>
    <w:p w:rsidR="006616DD" w:rsidRPr="006616DD" w:rsidRDefault="006616DD" w:rsidP="006616DD">
      <w:pPr>
        <w:rPr>
          <w:i/>
        </w:rPr>
      </w:pPr>
      <w:proofErr w:type="gramStart"/>
      <w:r w:rsidRPr="006616DD">
        <w:rPr>
          <w:i/>
        </w:rPr>
        <w:t>primary</w:t>
      </w:r>
      <w:proofErr w:type="gramEnd"/>
      <w:r w:rsidRPr="006616DD">
        <w:rPr>
          <w:i/>
        </w:rPr>
        <w:t xml:space="preserve"> key (</w:t>
      </w:r>
      <w:proofErr w:type="spellStart"/>
      <w:r w:rsidRPr="006616DD">
        <w:rPr>
          <w:i/>
        </w:rPr>
        <w:t>prog_code</w:t>
      </w:r>
      <w:proofErr w:type="spellEnd"/>
      <w:r w:rsidRPr="006616DD">
        <w:rPr>
          <w:i/>
        </w:rPr>
        <w:t>)</w:t>
      </w:r>
    </w:p>
    <w:p w:rsidR="006616DD" w:rsidRPr="006616DD" w:rsidRDefault="006616DD" w:rsidP="006616DD">
      <w:pPr>
        <w:rPr>
          <w:i/>
        </w:rPr>
      </w:pPr>
      <w:r w:rsidRPr="006616DD">
        <w:rPr>
          <w:i/>
        </w:rPr>
        <w:t>)</w:t>
      </w:r>
    </w:p>
    <w:p w:rsidR="006616DD" w:rsidRPr="006616DD" w:rsidRDefault="006616DD" w:rsidP="006616DD">
      <w:pPr>
        <w:rPr>
          <w:i/>
        </w:rPr>
      </w:pPr>
    </w:p>
    <w:p w:rsidR="006616DD" w:rsidRPr="006616DD" w:rsidRDefault="006616DD" w:rsidP="006616DD">
      <w:pPr>
        <w:rPr>
          <w:i/>
        </w:rPr>
      </w:pPr>
      <w:proofErr w:type="gramStart"/>
      <w:r w:rsidRPr="006616DD">
        <w:rPr>
          <w:i/>
        </w:rPr>
        <w:t>partition</w:t>
      </w:r>
      <w:proofErr w:type="gramEnd"/>
      <w:r w:rsidRPr="006616DD">
        <w:rPr>
          <w:i/>
        </w:rPr>
        <w:t xml:space="preserve"> by list (</w:t>
      </w:r>
      <w:proofErr w:type="spellStart"/>
      <w:r w:rsidRPr="006616DD">
        <w:rPr>
          <w:i/>
        </w:rPr>
        <w:t>prog_code</w:t>
      </w:r>
      <w:proofErr w:type="spellEnd"/>
      <w:r w:rsidRPr="006616DD">
        <w:rPr>
          <w:i/>
        </w:rPr>
        <w:t>)</w:t>
      </w:r>
    </w:p>
    <w:p w:rsidR="006616DD" w:rsidRPr="006616DD" w:rsidRDefault="006616DD" w:rsidP="006616DD">
      <w:pPr>
        <w:rPr>
          <w:i/>
        </w:rPr>
      </w:pPr>
      <w:r w:rsidRPr="006616DD">
        <w:rPr>
          <w:i/>
        </w:rPr>
        <w:t>(</w:t>
      </w:r>
      <w:proofErr w:type="gramStart"/>
      <w:r w:rsidRPr="006616DD">
        <w:rPr>
          <w:i/>
        </w:rPr>
        <w:t>partition</w:t>
      </w:r>
      <w:proofErr w:type="gramEnd"/>
      <w:r w:rsidRPr="006616DD">
        <w:rPr>
          <w:i/>
        </w:rPr>
        <w:t xml:space="preserve"> part1 values ('DT211','DT228','DT249')</w:t>
      </w:r>
    </w:p>
    <w:p w:rsidR="006616DD" w:rsidRPr="006616DD" w:rsidRDefault="006616DD" w:rsidP="006616DD">
      <w:pPr>
        <w:rPr>
          <w:i/>
        </w:rPr>
      </w:pPr>
      <w:proofErr w:type="spellStart"/>
      <w:proofErr w:type="gramStart"/>
      <w:r w:rsidRPr="006616DD">
        <w:rPr>
          <w:i/>
        </w:rPr>
        <w:t>tablespace</w:t>
      </w:r>
      <w:proofErr w:type="spellEnd"/>
      <w:proofErr w:type="gramEnd"/>
      <w:r w:rsidRPr="006616DD">
        <w:rPr>
          <w:i/>
        </w:rPr>
        <w:t xml:space="preserve"> ts5);</w:t>
      </w:r>
    </w:p>
    <w:p w:rsidR="006616DD" w:rsidRPr="006616DD" w:rsidRDefault="006616DD" w:rsidP="006616DD">
      <w:pPr>
        <w:rPr>
          <w:i/>
        </w:rPr>
      </w:pPr>
      <w:r w:rsidRPr="006616DD">
        <w:rPr>
          <w:i/>
        </w:rPr>
        <w:t>--</w:t>
      </w:r>
    </w:p>
    <w:p w:rsidR="006616DD" w:rsidRPr="006616DD" w:rsidRDefault="006616DD" w:rsidP="006616DD">
      <w:pPr>
        <w:rPr>
          <w:i/>
        </w:rPr>
      </w:pPr>
      <w:proofErr w:type="gramStart"/>
      <w:r w:rsidRPr="006616DD">
        <w:rPr>
          <w:i/>
        </w:rPr>
        <w:t>insert</w:t>
      </w:r>
      <w:proofErr w:type="gramEnd"/>
      <w:r w:rsidRPr="006616DD">
        <w:rPr>
          <w:i/>
        </w:rPr>
        <w:t xml:space="preserve"> into LSTUDENT values ('DT228','Degree in Computer Science','</w:t>
      </w:r>
      <w:proofErr w:type="spellStart"/>
      <w:r w:rsidRPr="006616DD">
        <w:rPr>
          <w:i/>
        </w:rPr>
        <w:t>SarahJane</w:t>
      </w:r>
      <w:proofErr w:type="spellEnd"/>
      <w:r w:rsidRPr="006616DD">
        <w:rPr>
          <w:i/>
        </w:rPr>
        <w:t xml:space="preserve"> Delany',200);</w:t>
      </w:r>
    </w:p>
    <w:p w:rsidR="006616DD" w:rsidRPr="006616DD" w:rsidRDefault="006616DD" w:rsidP="006616DD">
      <w:pPr>
        <w:rPr>
          <w:i/>
        </w:rPr>
      </w:pPr>
      <w:proofErr w:type="gramStart"/>
      <w:r w:rsidRPr="006616DD">
        <w:rPr>
          <w:i/>
        </w:rPr>
        <w:t>insert</w:t>
      </w:r>
      <w:proofErr w:type="gramEnd"/>
      <w:r w:rsidRPr="006616DD">
        <w:rPr>
          <w:i/>
        </w:rPr>
        <w:t xml:space="preserve"> into LSTUDENT values ('DT211','Degree in </w:t>
      </w:r>
      <w:proofErr w:type="spellStart"/>
      <w:r w:rsidRPr="006616DD">
        <w:rPr>
          <w:i/>
        </w:rPr>
        <w:t>Computing','Ken</w:t>
      </w:r>
      <w:proofErr w:type="spellEnd"/>
      <w:r w:rsidRPr="006616DD">
        <w:rPr>
          <w:i/>
        </w:rPr>
        <w:t xml:space="preserve"> O''Brien',100);</w:t>
      </w:r>
    </w:p>
    <w:p w:rsidR="006616DD" w:rsidRPr="006616DD" w:rsidRDefault="006616DD" w:rsidP="006616DD">
      <w:pPr>
        <w:rPr>
          <w:i/>
        </w:rPr>
      </w:pPr>
      <w:proofErr w:type="gramStart"/>
      <w:r w:rsidRPr="006616DD">
        <w:rPr>
          <w:i/>
        </w:rPr>
        <w:t>insert</w:t>
      </w:r>
      <w:proofErr w:type="gramEnd"/>
      <w:r w:rsidRPr="006616DD">
        <w:rPr>
          <w:i/>
        </w:rPr>
        <w:t xml:space="preserve"> into LSTUDENT values ('DT249','Degree in Information </w:t>
      </w:r>
      <w:proofErr w:type="spellStart"/>
      <w:r w:rsidRPr="006616DD">
        <w:rPr>
          <w:i/>
        </w:rPr>
        <w:t>Technology','Ciaran</w:t>
      </w:r>
      <w:proofErr w:type="spellEnd"/>
      <w:r w:rsidRPr="006616DD">
        <w:rPr>
          <w:i/>
        </w:rPr>
        <w:t xml:space="preserve"> O''Leary',100);</w:t>
      </w:r>
      <w:r>
        <w:rPr>
          <w:i/>
        </w:rPr>
        <w:t>”</w:t>
      </w:r>
    </w:p>
    <w:p w:rsidR="001A2947" w:rsidRDefault="001A2947" w:rsidP="00C36D46">
      <w:pPr>
        <w:rPr>
          <w:b/>
        </w:rPr>
      </w:pPr>
    </w:p>
    <w:p w:rsidR="006616DD" w:rsidRDefault="006616DD" w:rsidP="00C36D46">
      <w:pPr>
        <w:rPr>
          <w:rFonts w:ascii="Arial" w:hAnsi="Arial"/>
          <w:color w:val="222222"/>
          <w:sz w:val="21"/>
          <w:szCs w:val="21"/>
          <w:shd w:val="clear" w:color="auto" w:fill="FFFFFF"/>
        </w:rPr>
      </w:pPr>
      <w:r>
        <w:rPr>
          <w:rFonts w:ascii="Arial" w:hAnsi="Arial"/>
          <w:color w:val="222222"/>
          <w:sz w:val="21"/>
          <w:szCs w:val="21"/>
          <w:shd w:val="clear" w:color="auto" w:fill="FFFFFF"/>
        </w:rPr>
        <w:t xml:space="preserve">You should use list partitioning when you want </w:t>
      </w:r>
      <w:proofErr w:type="gramStart"/>
      <w:r>
        <w:rPr>
          <w:rFonts w:ascii="Arial" w:hAnsi="Arial"/>
          <w:color w:val="222222"/>
          <w:sz w:val="21"/>
          <w:szCs w:val="21"/>
          <w:shd w:val="clear" w:color="auto" w:fill="FFFFFF"/>
        </w:rPr>
        <w:t>to specifically map</w:t>
      </w:r>
      <w:proofErr w:type="gramEnd"/>
      <w:r>
        <w:rPr>
          <w:rFonts w:ascii="Arial" w:hAnsi="Arial"/>
          <w:color w:val="222222"/>
          <w:sz w:val="21"/>
          <w:szCs w:val="21"/>
          <w:shd w:val="clear" w:color="auto" w:fill="FFFFFF"/>
        </w:rPr>
        <w:t xml:space="preserve"> rows to partitions based on discrete values. In this </w:t>
      </w:r>
      <w:proofErr w:type="gramStart"/>
      <w:r>
        <w:rPr>
          <w:rFonts w:ascii="Arial" w:hAnsi="Arial"/>
          <w:color w:val="222222"/>
          <w:sz w:val="21"/>
          <w:szCs w:val="21"/>
          <w:shd w:val="clear" w:color="auto" w:fill="FFFFFF"/>
        </w:rPr>
        <w:t>case</w:t>
      </w:r>
      <w:proofErr w:type="gramEnd"/>
      <w:r>
        <w:rPr>
          <w:rFonts w:ascii="Arial" w:hAnsi="Arial"/>
          <w:color w:val="222222"/>
          <w:sz w:val="21"/>
          <w:szCs w:val="21"/>
          <w:shd w:val="clear" w:color="auto" w:fill="FFFFFF"/>
        </w:rPr>
        <w:t xml:space="preserve"> the table LSTUDENT maps the rows with the values </w:t>
      </w:r>
      <w:r w:rsidRPr="006616DD">
        <w:rPr>
          <w:rFonts w:ascii="Arial" w:hAnsi="Arial"/>
          <w:color w:val="222222"/>
          <w:sz w:val="21"/>
          <w:szCs w:val="21"/>
          <w:shd w:val="clear" w:color="auto" w:fill="FFFFFF"/>
        </w:rPr>
        <w:t>'DT211','DT228','DT249'</w:t>
      </w:r>
      <w:r>
        <w:rPr>
          <w:rFonts w:ascii="Arial" w:hAnsi="Arial"/>
          <w:color w:val="222222"/>
          <w:sz w:val="21"/>
          <w:szCs w:val="21"/>
          <w:shd w:val="clear" w:color="auto" w:fill="FFFFFF"/>
        </w:rPr>
        <w:t>.</w:t>
      </w:r>
    </w:p>
    <w:p w:rsidR="006616DD" w:rsidRDefault="006616DD" w:rsidP="00C36D46">
      <w:pPr>
        <w:rPr>
          <w:b/>
        </w:rPr>
      </w:pPr>
    </w:p>
    <w:p w:rsidR="001A2947" w:rsidRDefault="001A2947" w:rsidP="001A2947">
      <w:pPr>
        <w:rPr>
          <w:b/>
        </w:rPr>
      </w:pPr>
      <w:r w:rsidRPr="001A2947">
        <w:rPr>
          <w:b/>
        </w:rPr>
        <w:t>Set up a range-hash partitioned table RHSTUDENT, partitioned by range on Stage-no and sub-partitioned by hash on student no.</w:t>
      </w:r>
    </w:p>
    <w:p w:rsidR="006616DD" w:rsidRDefault="006616DD" w:rsidP="001A2947">
      <w:pPr>
        <w:rPr>
          <w:b/>
        </w:rPr>
      </w:pPr>
    </w:p>
    <w:p w:rsidR="006616DD" w:rsidRDefault="006616DD" w:rsidP="001A2947">
      <w:r>
        <w:t xml:space="preserve">I have changed the </w:t>
      </w:r>
      <w:proofErr w:type="spellStart"/>
      <w:r>
        <w:t>HStudent</w:t>
      </w:r>
      <w:proofErr w:type="spellEnd"/>
      <w:r>
        <w:t xml:space="preserve"> table to </w:t>
      </w:r>
      <w:proofErr w:type="spellStart"/>
      <w:r>
        <w:t>RHStudent</w:t>
      </w:r>
      <w:proofErr w:type="spellEnd"/>
      <w:r>
        <w:t xml:space="preserve"> to show partitioning on </w:t>
      </w:r>
      <w:proofErr w:type="spellStart"/>
      <w:r>
        <w:t>stageno</w:t>
      </w:r>
      <w:proofErr w:type="spellEnd"/>
      <w:r>
        <w:t xml:space="preserve"> and sub-partitioning</w:t>
      </w:r>
      <w:r w:rsidRPr="006616DD">
        <w:t xml:space="preserve"> by hash on student no.</w:t>
      </w:r>
    </w:p>
    <w:p w:rsidR="006616DD" w:rsidRDefault="006616DD" w:rsidP="001A2947"/>
    <w:p w:rsidR="00914741" w:rsidRPr="00914741" w:rsidRDefault="00914741" w:rsidP="00914741">
      <w:r>
        <w:t>“</w:t>
      </w:r>
      <w:proofErr w:type="gramStart"/>
      <w:r w:rsidRPr="00914741">
        <w:t>create</w:t>
      </w:r>
      <w:proofErr w:type="gramEnd"/>
      <w:r w:rsidRPr="00914741">
        <w:t xml:space="preserve"> table RHSTUDENT</w:t>
      </w:r>
    </w:p>
    <w:p w:rsidR="00914741" w:rsidRPr="00914741" w:rsidRDefault="00914741" w:rsidP="00914741">
      <w:r w:rsidRPr="00914741">
        <w:t>(</w:t>
      </w:r>
    </w:p>
    <w:p w:rsidR="00914741" w:rsidRPr="00914741" w:rsidRDefault="00914741" w:rsidP="00914741">
      <w:proofErr w:type="spellStart"/>
      <w:r w:rsidRPr="00914741">
        <w:t>s_studentNo</w:t>
      </w:r>
      <w:proofErr w:type="spellEnd"/>
      <w:r w:rsidRPr="00914741">
        <w:t xml:space="preserve"> </w:t>
      </w:r>
      <w:proofErr w:type="gramStart"/>
      <w:r w:rsidRPr="00914741">
        <w:t>varchar2(</w:t>
      </w:r>
      <w:proofErr w:type="gramEnd"/>
      <w:r w:rsidRPr="00914741">
        <w:t>9) not null,</w:t>
      </w:r>
    </w:p>
    <w:p w:rsidR="00914741" w:rsidRPr="00914741" w:rsidRDefault="00914741" w:rsidP="00914741">
      <w:proofErr w:type="spellStart"/>
      <w:r w:rsidRPr="00914741">
        <w:t>prog_code</w:t>
      </w:r>
      <w:proofErr w:type="spellEnd"/>
      <w:r w:rsidRPr="00914741">
        <w:t xml:space="preserve"> </w:t>
      </w:r>
      <w:proofErr w:type="gramStart"/>
      <w:r w:rsidRPr="00914741">
        <w:t>varchar2(</w:t>
      </w:r>
      <w:proofErr w:type="gramEnd"/>
      <w:r w:rsidRPr="00914741">
        <w:t>5) not null,</w:t>
      </w:r>
    </w:p>
    <w:p w:rsidR="00914741" w:rsidRPr="00914741" w:rsidRDefault="00914741" w:rsidP="00914741">
      <w:proofErr w:type="spellStart"/>
      <w:proofErr w:type="gramStart"/>
      <w:r w:rsidRPr="00914741">
        <w:t>stage_no</w:t>
      </w:r>
      <w:proofErr w:type="spellEnd"/>
      <w:proofErr w:type="gramEnd"/>
      <w:r w:rsidRPr="00914741">
        <w:t xml:space="preserve"> integer not null,</w:t>
      </w:r>
    </w:p>
    <w:p w:rsidR="00914741" w:rsidRPr="00914741" w:rsidRDefault="00914741" w:rsidP="00914741">
      <w:proofErr w:type="spellStart"/>
      <w:proofErr w:type="gramStart"/>
      <w:r w:rsidRPr="00914741">
        <w:t>studentname</w:t>
      </w:r>
      <w:proofErr w:type="spellEnd"/>
      <w:proofErr w:type="gramEnd"/>
      <w:r w:rsidRPr="00914741">
        <w:t xml:space="preserve"> varchar2(40),</w:t>
      </w:r>
    </w:p>
    <w:p w:rsidR="00914741" w:rsidRPr="00914741" w:rsidRDefault="00914741" w:rsidP="00914741">
      <w:proofErr w:type="spellStart"/>
      <w:proofErr w:type="gramStart"/>
      <w:r w:rsidRPr="00914741">
        <w:t>studentAddress</w:t>
      </w:r>
      <w:proofErr w:type="spellEnd"/>
      <w:proofErr w:type="gramEnd"/>
      <w:r w:rsidRPr="00914741">
        <w:t xml:space="preserve"> varchar2(60),</w:t>
      </w:r>
    </w:p>
    <w:p w:rsidR="00914741" w:rsidRPr="00914741" w:rsidRDefault="00914741" w:rsidP="00914741">
      <w:proofErr w:type="gramStart"/>
      <w:r w:rsidRPr="00914741">
        <w:t>primary</w:t>
      </w:r>
      <w:proofErr w:type="gramEnd"/>
      <w:r w:rsidRPr="00914741">
        <w:t xml:space="preserve"> key (</w:t>
      </w:r>
      <w:proofErr w:type="spellStart"/>
      <w:r w:rsidRPr="00914741">
        <w:t>s_studentNo</w:t>
      </w:r>
      <w:proofErr w:type="spellEnd"/>
      <w:r w:rsidRPr="00914741">
        <w:t>),</w:t>
      </w:r>
    </w:p>
    <w:p w:rsidR="00914741" w:rsidRPr="00914741" w:rsidRDefault="00914741" w:rsidP="00914741">
      <w:proofErr w:type="gramStart"/>
      <w:r w:rsidRPr="00914741">
        <w:t>foreign</w:t>
      </w:r>
      <w:proofErr w:type="gramEnd"/>
      <w:r w:rsidRPr="00914741">
        <w:t xml:space="preserve"> key (</w:t>
      </w:r>
      <w:proofErr w:type="spellStart"/>
      <w:r w:rsidRPr="00914741">
        <w:t>prog_code,stage_no</w:t>
      </w:r>
      <w:proofErr w:type="spellEnd"/>
      <w:r w:rsidRPr="00914741">
        <w:t xml:space="preserve">) references </w:t>
      </w:r>
      <w:proofErr w:type="spellStart"/>
      <w:r w:rsidRPr="00914741">
        <w:t>rpstudent</w:t>
      </w:r>
      <w:proofErr w:type="spellEnd"/>
      <w:r w:rsidRPr="00914741">
        <w:t>(</w:t>
      </w:r>
      <w:proofErr w:type="spellStart"/>
      <w:r w:rsidRPr="00914741">
        <w:t>prog_code,stage_no</w:t>
      </w:r>
      <w:proofErr w:type="spellEnd"/>
      <w:r w:rsidRPr="00914741">
        <w:t>)</w:t>
      </w:r>
    </w:p>
    <w:p w:rsidR="00914741" w:rsidRPr="00914741" w:rsidRDefault="00914741" w:rsidP="00914741">
      <w:r w:rsidRPr="00914741">
        <w:t>)</w:t>
      </w:r>
    </w:p>
    <w:p w:rsidR="00914741" w:rsidRPr="00914741" w:rsidRDefault="00914741" w:rsidP="00914741">
      <w:proofErr w:type="gramStart"/>
      <w:r w:rsidRPr="00914741">
        <w:t>partition</w:t>
      </w:r>
      <w:proofErr w:type="gramEnd"/>
      <w:r w:rsidRPr="00914741">
        <w:t xml:space="preserve"> by range (</w:t>
      </w:r>
      <w:proofErr w:type="spellStart"/>
      <w:r w:rsidRPr="00914741">
        <w:t>stage_no</w:t>
      </w:r>
      <w:proofErr w:type="spellEnd"/>
      <w:r w:rsidRPr="00914741">
        <w:t>)</w:t>
      </w:r>
    </w:p>
    <w:p w:rsidR="00914741" w:rsidRPr="00914741" w:rsidRDefault="00914741" w:rsidP="00914741">
      <w:proofErr w:type="spellStart"/>
      <w:proofErr w:type="gramStart"/>
      <w:r w:rsidRPr="00914741">
        <w:lastRenderedPageBreak/>
        <w:t>subpartition</w:t>
      </w:r>
      <w:proofErr w:type="spellEnd"/>
      <w:proofErr w:type="gramEnd"/>
      <w:r w:rsidRPr="00914741">
        <w:t xml:space="preserve"> by hash (</w:t>
      </w:r>
      <w:proofErr w:type="spellStart"/>
      <w:r w:rsidRPr="00914741">
        <w:t>s_studentNo</w:t>
      </w:r>
      <w:proofErr w:type="spellEnd"/>
      <w:r w:rsidRPr="00914741">
        <w:t>)</w:t>
      </w:r>
    </w:p>
    <w:p w:rsidR="00914741" w:rsidRPr="00914741" w:rsidRDefault="00914741" w:rsidP="00914741">
      <w:r w:rsidRPr="00914741">
        <w:t>(</w:t>
      </w:r>
      <w:proofErr w:type="gramStart"/>
      <w:r w:rsidRPr="00914741">
        <w:t>partition</w:t>
      </w:r>
      <w:proofErr w:type="gramEnd"/>
      <w:r w:rsidRPr="00914741">
        <w:t xml:space="preserve"> part1 values less than (3)</w:t>
      </w:r>
    </w:p>
    <w:p w:rsidR="00914741" w:rsidRPr="00914741" w:rsidRDefault="00914741" w:rsidP="00914741">
      <w:proofErr w:type="spellStart"/>
      <w:proofErr w:type="gramStart"/>
      <w:r w:rsidRPr="00914741">
        <w:t>tablespace</w:t>
      </w:r>
      <w:proofErr w:type="spellEnd"/>
      <w:proofErr w:type="gramEnd"/>
      <w:r w:rsidRPr="00914741">
        <w:t xml:space="preserve"> ts1,</w:t>
      </w:r>
    </w:p>
    <w:p w:rsidR="00914741" w:rsidRPr="00914741" w:rsidRDefault="00914741" w:rsidP="00914741">
      <w:proofErr w:type="gramStart"/>
      <w:r w:rsidRPr="00914741">
        <w:t>partition</w:t>
      </w:r>
      <w:proofErr w:type="gramEnd"/>
      <w:r w:rsidRPr="00914741">
        <w:t xml:space="preserve"> part2 values less than (MAXVALUE)</w:t>
      </w:r>
    </w:p>
    <w:p w:rsidR="006616DD" w:rsidRDefault="00914741" w:rsidP="00914741">
      <w:proofErr w:type="spellStart"/>
      <w:r w:rsidRPr="00914741">
        <w:t>tablespace</w:t>
      </w:r>
      <w:proofErr w:type="spellEnd"/>
      <w:r w:rsidRPr="00914741">
        <w:t xml:space="preserve"> ts2);</w:t>
      </w:r>
      <w:r>
        <w:t>”</w:t>
      </w:r>
    </w:p>
    <w:p w:rsidR="00914741" w:rsidRDefault="00914741" w:rsidP="00914741"/>
    <w:p w:rsidR="00914741" w:rsidRDefault="00914741" w:rsidP="00914741"/>
    <w:p w:rsidR="00914741" w:rsidRPr="00914741" w:rsidRDefault="00914741" w:rsidP="00914741"/>
    <w:p w:rsidR="001A2947" w:rsidRDefault="001A2947" w:rsidP="001A2947">
      <w:pPr>
        <w:rPr>
          <w:b/>
        </w:rPr>
      </w:pPr>
    </w:p>
    <w:p w:rsidR="001A2947" w:rsidRDefault="001A2947" w:rsidP="001A2947">
      <w:pPr>
        <w:rPr>
          <w:b/>
        </w:rPr>
      </w:pPr>
      <w:r w:rsidRPr="001A2947">
        <w:rPr>
          <w:b/>
        </w:rPr>
        <w:t xml:space="preserve">Set up a range-list partitioned table </w:t>
      </w:r>
      <w:proofErr w:type="spellStart"/>
      <w:r w:rsidRPr="001A2947">
        <w:rPr>
          <w:b/>
        </w:rPr>
        <w:t>RLstudent</w:t>
      </w:r>
      <w:proofErr w:type="spellEnd"/>
      <w:r w:rsidRPr="001A2947">
        <w:rPr>
          <w:b/>
        </w:rPr>
        <w:t xml:space="preserve"> partitioned by stage-no and sub-partitioned by programme code.</w:t>
      </w:r>
    </w:p>
    <w:p w:rsidR="00914741" w:rsidRDefault="00914741" w:rsidP="001A2947">
      <w:pPr>
        <w:rPr>
          <w:b/>
        </w:rPr>
      </w:pPr>
    </w:p>
    <w:p w:rsidR="00914741" w:rsidRPr="00914741" w:rsidRDefault="00914741" w:rsidP="00914741">
      <w:pPr>
        <w:rPr>
          <w:i/>
        </w:rPr>
      </w:pPr>
      <w:r>
        <w:t>“</w:t>
      </w:r>
      <w:proofErr w:type="gramStart"/>
      <w:r w:rsidRPr="00914741">
        <w:rPr>
          <w:i/>
        </w:rPr>
        <w:t>create</w:t>
      </w:r>
      <w:proofErr w:type="gramEnd"/>
      <w:r w:rsidRPr="00914741">
        <w:rPr>
          <w:i/>
        </w:rPr>
        <w:t xml:space="preserve"> table RLSTUDENT</w:t>
      </w:r>
    </w:p>
    <w:p w:rsidR="00914741" w:rsidRPr="00914741" w:rsidRDefault="00914741" w:rsidP="00914741">
      <w:pPr>
        <w:rPr>
          <w:i/>
        </w:rPr>
      </w:pPr>
      <w:r w:rsidRPr="00914741">
        <w:rPr>
          <w:i/>
        </w:rPr>
        <w:t>(</w:t>
      </w:r>
    </w:p>
    <w:p w:rsidR="00914741" w:rsidRPr="00914741" w:rsidRDefault="00914741" w:rsidP="00914741">
      <w:pPr>
        <w:rPr>
          <w:i/>
        </w:rPr>
      </w:pPr>
      <w:proofErr w:type="spellStart"/>
      <w:r w:rsidRPr="00914741">
        <w:rPr>
          <w:i/>
        </w:rPr>
        <w:t>s_studentNo</w:t>
      </w:r>
      <w:proofErr w:type="spellEnd"/>
      <w:r w:rsidRPr="00914741">
        <w:rPr>
          <w:i/>
        </w:rPr>
        <w:t xml:space="preserve"> </w:t>
      </w:r>
      <w:proofErr w:type="gramStart"/>
      <w:r w:rsidRPr="00914741">
        <w:rPr>
          <w:i/>
        </w:rPr>
        <w:t>varchar2(</w:t>
      </w:r>
      <w:proofErr w:type="gramEnd"/>
      <w:r w:rsidRPr="00914741">
        <w:rPr>
          <w:i/>
        </w:rPr>
        <w:t>9) not null,</w:t>
      </w:r>
    </w:p>
    <w:p w:rsidR="00914741" w:rsidRPr="00914741" w:rsidRDefault="00914741" w:rsidP="00914741">
      <w:pPr>
        <w:rPr>
          <w:i/>
        </w:rPr>
      </w:pPr>
      <w:proofErr w:type="spellStart"/>
      <w:r w:rsidRPr="00914741">
        <w:rPr>
          <w:i/>
        </w:rPr>
        <w:t>prog_code</w:t>
      </w:r>
      <w:proofErr w:type="spellEnd"/>
      <w:r w:rsidRPr="00914741">
        <w:rPr>
          <w:i/>
        </w:rPr>
        <w:t xml:space="preserve"> </w:t>
      </w:r>
      <w:proofErr w:type="gramStart"/>
      <w:r w:rsidRPr="00914741">
        <w:rPr>
          <w:i/>
        </w:rPr>
        <w:t>varchar2(</w:t>
      </w:r>
      <w:proofErr w:type="gramEnd"/>
      <w:r w:rsidRPr="00914741">
        <w:rPr>
          <w:i/>
        </w:rPr>
        <w:t>5) not null,</w:t>
      </w:r>
    </w:p>
    <w:p w:rsidR="00914741" w:rsidRPr="00914741" w:rsidRDefault="00914741" w:rsidP="00914741">
      <w:pPr>
        <w:rPr>
          <w:i/>
        </w:rPr>
      </w:pPr>
      <w:proofErr w:type="spellStart"/>
      <w:proofErr w:type="gramStart"/>
      <w:r w:rsidRPr="00914741">
        <w:rPr>
          <w:i/>
        </w:rPr>
        <w:t>stage_no</w:t>
      </w:r>
      <w:proofErr w:type="spellEnd"/>
      <w:proofErr w:type="gramEnd"/>
      <w:r w:rsidRPr="00914741">
        <w:rPr>
          <w:i/>
        </w:rPr>
        <w:t xml:space="preserve"> integer not null,</w:t>
      </w:r>
    </w:p>
    <w:p w:rsidR="00914741" w:rsidRPr="00914741" w:rsidRDefault="00914741" w:rsidP="00914741">
      <w:pPr>
        <w:rPr>
          <w:i/>
        </w:rPr>
      </w:pPr>
      <w:proofErr w:type="spellStart"/>
      <w:proofErr w:type="gramStart"/>
      <w:r w:rsidRPr="00914741">
        <w:rPr>
          <w:i/>
        </w:rPr>
        <w:t>studentname</w:t>
      </w:r>
      <w:proofErr w:type="spellEnd"/>
      <w:proofErr w:type="gramEnd"/>
      <w:r w:rsidRPr="00914741">
        <w:rPr>
          <w:i/>
        </w:rPr>
        <w:t xml:space="preserve"> varchar2(40),</w:t>
      </w:r>
    </w:p>
    <w:p w:rsidR="00914741" w:rsidRPr="00914741" w:rsidRDefault="00914741" w:rsidP="00914741">
      <w:pPr>
        <w:rPr>
          <w:i/>
        </w:rPr>
      </w:pPr>
      <w:proofErr w:type="spellStart"/>
      <w:proofErr w:type="gramStart"/>
      <w:r w:rsidRPr="00914741">
        <w:rPr>
          <w:i/>
        </w:rPr>
        <w:t>studentAddress</w:t>
      </w:r>
      <w:proofErr w:type="spellEnd"/>
      <w:proofErr w:type="gramEnd"/>
      <w:r w:rsidRPr="00914741">
        <w:rPr>
          <w:i/>
        </w:rPr>
        <w:t xml:space="preserve"> varchar2(60),</w:t>
      </w:r>
    </w:p>
    <w:p w:rsidR="00914741" w:rsidRPr="00914741" w:rsidRDefault="00914741" w:rsidP="00914741">
      <w:pPr>
        <w:rPr>
          <w:i/>
        </w:rPr>
      </w:pPr>
      <w:proofErr w:type="gramStart"/>
      <w:r w:rsidRPr="00914741">
        <w:rPr>
          <w:i/>
        </w:rPr>
        <w:t>primary</w:t>
      </w:r>
      <w:proofErr w:type="gramEnd"/>
      <w:r w:rsidRPr="00914741">
        <w:rPr>
          <w:i/>
        </w:rPr>
        <w:t xml:space="preserve"> key (</w:t>
      </w:r>
      <w:proofErr w:type="spellStart"/>
      <w:r w:rsidRPr="00914741">
        <w:rPr>
          <w:i/>
        </w:rPr>
        <w:t>s_studentNo</w:t>
      </w:r>
      <w:proofErr w:type="spellEnd"/>
      <w:r w:rsidRPr="00914741">
        <w:rPr>
          <w:i/>
        </w:rPr>
        <w:t>),</w:t>
      </w:r>
    </w:p>
    <w:p w:rsidR="00914741" w:rsidRPr="00914741" w:rsidRDefault="00914741" w:rsidP="00914741">
      <w:pPr>
        <w:rPr>
          <w:i/>
        </w:rPr>
      </w:pPr>
      <w:proofErr w:type="gramStart"/>
      <w:r w:rsidRPr="00914741">
        <w:rPr>
          <w:i/>
        </w:rPr>
        <w:t>foreign</w:t>
      </w:r>
      <w:proofErr w:type="gramEnd"/>
      <w:r w:rsidRPr="00914741">
        <w:rPr>
          <w:i/>
        </w:rPr>
        <w:t xml:space="preserve"> key (</w:t>
      </w:r>
      <w:proofErr w:type="spellStart"/>
      <w:r w:rsidRPr="00914741">
        <w:rPr>
          <w:i/>
        </w:rPr>
        <w:t>prog_code,stage_no</w:t>
      </w:r>
      <w:proofErr w:type="spellEnd"/>
      <w:r w:rsidRPr="00914741">
        <w:rPr>
          <w:i/>
        </w:rPr>
        <w:t xml:space="preserve">) references </w:t>
      </w:r>
      <w:proofErr w:type="spellStart"/>
      <w:r w:rsidRPr="00914741">
        <w:rPr>
          <w:i/>
        </w:rPr>
        <w:t>rpstudent</w:t>
      </w:r>
      <w:proofErr w:type="spellEnd"/>
      <w:r w:rsidRPr="00914741">
        <w:rPr>
          <w:i/>
        </w:rPr>
        <w:t>(</w:t>
      </w:r>
      <w:proofErr w:type="spellStart"/>
      <w:r w:rsidRPr="00914741">
        <w:rPr>
          <w:i/>
        </w:rPr>
        <w:t>prog_code,stage_no</w:t>
      </w:r>
      <w:proofErr w:type="spellEnd"/>
      <w:r w:rsidRPr="00914741">
        <w:rPr>
          <w:i/>
        </w:rPr>
        <w:t>)</w:t>
      </w:r>
    </w:p>
    <w:p w:rsidR="00914741" w:rsidRPr="00914741" w:rsidRDefault="00914741" w:rsidP="00914741">
      <w:pPr>
        <w:rPr>
          <w:i/>
        </w:rPr>
      </w:pPr>
      <w:r w:rsidRPr="00914741">
        <w:rPr>
          <w:i/>
        </w:rPr>
        <w:t>)</w:t>
      </w:r>
    </w:p>
    <w:p w:rsidR="00914741" w:rsidRPr="00914741" w:rsidRDefault="00914741" w:rsidP="00914741">
      <w:pPr>
        <w:rPr>
          <w:i/>
        </w:rPr>
      </w:pPr>
      <w:proofErr w:type="gramStart"/>
      <w:r w:rsidRPr="00914741">
        <w:rPr>
          <w:i/>
        </w:rPr>
        <w:t>partition</w:t>
      </w:r>
      <w:proofErr w:type="gramEnd"/>
      <w:r w:rsidRPr="00914741">
        <w:rPr>
          <w:i/>
        </w:rPr>
        <w:t xml:space="preserve"> by range (</w:t>
      </w:r>
      <w:proofErr w:type="spellStart"/>
      <w:r w:rsidRPr="00914741">
        <w:rPr>
          <w:i/>
        </w:rPr>
        <w:t>stage_no</w:t>
      </w:r>
      <w:proofErr w:type="spellEnd"/>
      <w:r w:rsidRPr="00914741">
        <w:rPr>
          <w:i/>
        </w:rPr>
        <w:t>)</w:t>
      </w:r>
    </w:p>
    <w:p w:rsidR="00914741" w:rsidRPr="00914741" w:rsidRDefault="00914741" w:rsidP="00914741">
      <w:pPr>
        <w:rPr>
          <w:i/>
        </w:rPr>
      </w:pPr>
      <w:proofErr w:type="spellStart"/>
      <w:proofErr w:type="gramStart"/>
      <w:r w:rsidRPr="00914741">
        <w:rPr>
          <w:i/>
        </w:rPr>
        <w:t>subpartition</w:t>
      </w:r>
      <w:proofErr w:type="spellEnd"/>
      <w:proofErr w:type="gramEnd"/>
      <w:r w:rsidRPr="00914741">
        <w:rPr>
          <w:i/>
        </w:rPr>
        <w:t xml:space="preserve"> by hash (</w:t>
      </w:r>
      <w:proofErr w:type="spellStart"/>
      <w:r w:rsidRPr="00914741">
        <w:rPr>
          <w:i/>
        </w:rPr>
        <w:t>prog_code</w:t>
      </w:r>
      <w:proofErr w:type="spellEnd"/>
      <w:r w:rsidRPr="00914741">
        <w:rPr>
          <w:i/>
        </w:rPr>
        <w:t>)</w:t>
      </w:r>
    </w:p>
    <w:p w:rsidR="00914741" w:rsidRPr="00914741" w:rsidRDefault="00914741" w:rsidP="00914741">
      <w:pPr>
        <w:rPr>
          <w:i/>
        </w:rPr>
      </w:pPr>
      <w:r w:rsidRPr="00914741">
        <w:rPr>
          <w:i/>
        </w:rPr>
        <w:t>(</w:t>
      </w:r>
      <w:proofErr w:type="gramStart"/>
      <w:r w:rsidRPr="00914741">
        <w:rPr>
          <w:i/>
        </w:rPr>
        <w:t>partition</w:t>
      </w:r>
      <w:proofErr w:type="gramEnd"/>
      <w:r w:rsidRPr="00914741">
        <w:rPr>
          <w:i/>
        </w:rPr>
        <w:t xml:space="preserve"> part1 values less than (3)</w:t>
      </w:r>
    </w:p>
    <w:p w:rsidR="00914741" w:rsidRPr="00914741" w:rsidRDefault="00914741" w:rsidP="00914741">
      <w:pPr>
        <w:rPr>
          <w:i/>
        </w:rPr>
      </w:pPr>
      <w:proofErr w:type="spellStart"/>
      <w:proofErr w:type="gramStart"/>
      <w:r w:rsidRPr="00914741">
        <w:rPr>
          <w:i/>
        </w:rPr>
        <w:t>tablespace</w:t>
      </w:r>
      <w:proofErr w:type="spellEnd"/>
      <w:proofErr w:type="gramEnd"/>
      <w:r w:rsidRPr="00914741">
        <w:rPr>
          <w:i/>
        </w:rPr>
        <w:t xml:space="preserve"> ts1,</w:t>
      </w:r>
    </w:p>
    <w:p w:rsidR="00914741" w:rsidRPr="00914741" w:rsidRDefault="00914741" w:rsidP="00914741">
      <w:pPr>
        <w:rPr>
          <w:i/>
        </w:rPr>
      </w:pPr>
      <w:proofErr w:type="gramStart"/>
      <w:r w:rsidRPr="00914741">
        <w:rPr>
          <w:i/>
        </w:rPr>
        <w:t>partition</w:t>
      </w:r>
      <w:proofErr w:type="gramEnd"/>
      <w:r w:rsidRPr="00914741">
        <w:rPr>
          <w:i/>
        </w:rPr>
        <w:t xml:space="preserve"> part2 values less than (MAXVALUE)</w:t>
      </w:r>
    </w:p>
    <w:p w:rsidR="00914741" w:rsidRDefault="00914741" w:rsidP="00914741">
      <w:pPr>
        <w:rPr>
          <w:i/>
        </w:rPr>
      </w:pPr>
      <w:proofErr w:type="spellStart"/>
      <w:r w:rsidRPr="00914741">
        <w:rPr>
          <w:i/>
        </w:rPr>
        <w:t>tablespace</w:t>
      </w:r>
      <w:proofErr w:type="spellEnd"/>
      <w:r w:rsidRPr="00914741">
        <w:rPr>
          <w:i/>
        </w:rPr>
        <w:t xml:space="preserve"> ts2);”</w:t>
      </w:r>
    </w:p>
    <w:p w:rsidR="004A1D57" w:rsidRDefault="004A1D57" w:rsidP="00914741">
      <w:pPr>
        <w:rPr>
          <w:i/>
        </w:rPr>
      </w:pPr>
    </w:p>
    <w:p w:rsidR="004A1D57" w:rsidRDefault="004A1D57" w:rsidP="00914741">
      <w:pPr>
        <w:rPr>
          <w:i/>
        </w:rPr>
      </w:pPr>
    </w:p>
    <w:p w:rsidR="004A1D57" w:rsidRDefault="004A1D57" w:rsidP="004A1D57">
      <w:pPr>
        <w:pStyle w:val="Heading2"/>
        <w:jc w:val="center"/>
      </w:pPr>
      <w:bookmarkStart w:id="6" w:name="_Toc508570947"/>
      <w:r>
        <w:t>Backup and Recovery</w:t>
      </w:r>
      <w:bookmarkEnd w:id="6"/>
    </w:p>
    <w:p w:rsidR="004A1D57" w:rsidRDefault="004A1D57" w:rsidP="004A1D57"/>
    <w:p w:rsidR="004A1D57" w:rsidRPr="00A04084" w:rsidRDefault="004A1D57" w:rsidP="004A1D57">
      <w:pPr>
        <w:rPr>
          <w:b/>
        </w:rPr>
      </w:pPr>
    </w:p>
    <w:p w:rsidR="00A04084" w:rsidRPr="00A04084" w:rsidRDefault="00A04084" w:rsidP="004A1D57">
      <w:pPr>
        <w:rPr>
          <w:b/>
        </w:rPr>
      </w:pPr>
      <w:r w:rsidRPr="00A04084">
        <w:rPr>
          <w:b/>
        </w:rPr>
        <w:t>Instance Recovery &amp; MTTR</w:t>
      </w:r>
    </w:p>
    <w:p w:rsidR="004A1D57" w:rsidRDefault="004A1D57" w:rsidP="004A1D57">
      <w:r>
        <w:t xml:space="preserve">Set FAST_START_MTTR_TARGET = </w:t>
      </w:r>
      <w:proofErr w:type="gramStart"/>
      <w:r>
        <w:t>0</w:t>
      </w:r>
      <w:proofErr w:type="gramEnd"/>
      <w:r>
        <w:t xml:space="preserve"> to disable checkpoint tuning</w:t>
      </w:r>
      <w:r w:rsidR="00A04084">
        <w:t>.</w:t>
      </w:r>
    </w:p>
    <w:p w:rsidR="00A04084" w:rsidRDefault="00A04084" w:rsidP="004A1D57"/>
    <w:p w:rsidR="00A04084" w:rsidRDefault="00A04084" w:rsidP="004A1D57">
      <w:r>
        <w:t xml:space="preserve">Select * from </w:t>
      </w:r>
      <w:proofErr w:type="spellStart"/>
      <w:r>
        <w:t>v$instance_recovery</w:t>
      </w:r>
      <w:proofErr w:type="spellEnd"/>
      <w:r>
        <w:t>;</w:t>
      </w:r>
    </w:p>
    <w:p w:rsidR="00A04084" w:rsidRDefault="00A04084" w:rsidP="004A1D57"/>
    <w:p w:rsidR="00A04084" w:rsidRDefault="00A04084" w:rsidP="004A1D57">
      <w:r>
        <w:t>Set table that has two parameters “</w:t>
      </w:r>
      <w:proofErr w:type="spellStart"/>
      <w:r w:rsidRPr="00A04084">
        <w:rPr>
          <w:i/>
        </w:rPr>
        <w:t>first_name</w:t>
      </w:r>
      <w:proofErr w:type="spellEnd"/>
      <w:r>
        <w:rPr>
          <w:i/>
        </w:rPr>
        <w:t>”</w:t>
      </w:r>
      <w:r>
        <w:t xml:space="preserve"> and “age”. </w:t>
      </w:r>
    </w:p>
    <w:p w:rsidR="00A04084" w:rsidRDefault="00A04084" w:rsidP="004A1D57"/>
    <w:p w:rsidR="00A04084" w:rsidRDefault="00A04084" w:rsidP="004A1D57">
      <w:r>
        <w:t>Execute a transaction:</w:t>
      </w:r>
    </w:p>
    <w:p w:rsidR="00A04084" w:rsidRDefault="00A04084" w:rsidP="004A1D57"/>
    <w:p w:rsidR="00A04084" w:rsidRPr="00A04084" w:rsidRDefault="00A04084" w:rsidP="004A1D57">
      <w:pPr>
        <w:rPr>
          <w:i/>
        </w:rPr>
      </w:pPr>
      <w:r>
        <w:rPr>
          <w:i/>
        </w:rPr>
        <w:t>“</w:t>
      </w:r>
      <w:r w:rsidRPr="00A04084">
        <w:rPr>
          <w:i/>
        </w:rPr>
        <w:t>BEGIN</w:t>
      </w:r>
    </w:p>
    <w:p w:rsidR="00E02FC3" w:rsidRPr="00A04084" w:rsidRDefault="00E02FC3" w:rsidP="004A1D57">
      <w:pPr>
        <w:rPr>
          <w:i/>
        </w:rPr>
      </w:pPr>
    </w:p>
    <w:p w:rsidR="00A04084" w:rsidRPr="00A04084" w:rsidRDefault="00A04084" w:rsidP="004A1D57">
      <w:pPr>
        <w:rPr>
          <w:i/>
        </w:rPr>
      </w:pPr>
      <w:r w:rsidRPr="00A04084">
        <w:rPr>
          <w:i/>
        </w:rPr>
        <w:t>Insert into table1 values (4,’’tim’</w:t>
      </w:r>
      <w:proofErr w:type="gramStart"/>
      <w:r w:rsidRPr="00A04084">
        <w:rPr>
          <w:i/>
        </w:rPr>
        <w:t>,21</w:t>
      </w:r>
      <w:proofErr w:type="gramEnd"/>
      <w:r w:rsidRPr="00A04084">
        <w:rPr>
          <w:i/>
        </w:rPr>
        <w:t>);</w:t>
      </w:r>
    </w:p>
    <w:p w:rsidR="00A04084" w:rsidRDefault="00A04084" w:rsidP="004A1D57">
      <w:pPr>
        <w:rPr>
          <w:i/>
        </w:rPr>
      </w:pPr>
      <w:r w:rsidRPr="00A04084">
        <w:rPr>
          <w:i/>
        </w:rPr>
        <w:t>END;</w:t>
      </w:r>
      <w:r>
        <w:rPr>
          <w:i/>
        </w:rPr>
        <w:t>”</w:t>
      </w:r>
    </w:p>
    <w:p w:rsidR="00E02FC3" w:rsidRDefault="00E02FC3" w:rsidP="004A1D57">
      <w:pPr>
        <w:rPr>
          <w:i/>
        </w:rPr>
      </w:pPr>
    </w:p>
    <w:p w:rsidR="00E02FC3" w:rsidRPr="00E02FC3" w:rsidRDefault="00E02FC3" w:rsidP="004A1D57">
      <w:r>
        <w:lastRenderedPageBreak/>
        <w:t>To view the recovery table enter “</w:t>
      </w:r>
      <w:r w:rsidRPr="00E02FC3">
        <w:rPr>
          <w:i/>
        </w:rPr>
        <w:t xml:space="preserve">select * from </w:t>
      </w:r>
      <w:proofErr w:type="spellStart"/>
      <w:r w:rsidRPr="00E02FC3">
        <w:rPr>
          <w:i/>
        </w:rPr>
        <w:t>v$instance_recovery</w:t>
      </w:r>
      <w:proofErr w:type="spellEnd"/>
      <w:r>
        <w:t>;</w:t>
      </w:r>
      <w:proofErr w:type="gramStart"/>
      <w:r>
        <w:t>”.</w:t>
      </w:r>
      <w:proofErr w:type="gramEnd"/>
      <w:r>
        <w:t xml:space="preserve"> This </w:t>
      </w:r>
      <w:r w:rsidRPr="00E02FC3">
        <w:t>monitors the mechanisms available to users to limi</w:t>
      </w:r>
      <w:r>
        <w:t>t recovery I/O. The RECOVERY_ESTIMATED_IOS, ACTUAL_REDO_BLKS and TARGET_REDO_BLKS have higher values. A higher RECOVERY_ESTIMATED_IOS means that there is more dirty buffers in the buffer cache. A higher ACTUAL_REDO_BLKS means there i</w:t>
      </w:r>
      <w:r w:rsidR="00AA27B4">
        <w:t xml:space="preserve">s more redo blocks for recovery and the </w:t>
      </w:r>
      <w:r w:rsidR="00AA27B4" w:rsidRPr="00AA27B4">
        <w:t>TARGET_REDO_BLKS</w:t>
      </w:r>
      <w:r w:rsidR="00AA27B4">
        <w:t xml:space="preserve"> are the target number of redo blocks that </w:t>
      </w:r>
      <w:proofErr w:type="gramStart"/>
      <w:r w:rsidR="00AA27B4">
        <w:t>must be processed</w:t>
      </w:r>
      <w:proofErr w:type="gramEnd"/>
      <w:r w:rsidR="00AA27B4">
        <w:t xml:space="preserve"> for recovery</w:t>
      </w:r>
    </w:p>
    <w:p w:rsidR="00A04084" w:rsidRPr="00A04084" w:rsidRDefault="00A04084" w:rsidP="004A1D57">
      <w:pPr>
        <w:rPr>
          <w:i/>
        </w:rPr>
      </w:pPr>
    </w:p>
    <w:p w:rsidR="00A04084" w:rsidRDefault="00A04084" w:rsidP="00A04084">
      <w:pPr>
        <w:keepNext/>
      </w:pPr>
      <w:r>
        <w:pict>
          <v:shape id="_x0000_i1041" type="#_x0000_t75" style="width:451.5pt;height:86.25pt">
            <v:imagedata r:id="rId12" o:title="Screen Shot 2018-03-11 at 20"/>
          </v:shape>
        </w:pict>
      </w:r>
    </w:p>
    <w:p w:rsidR="00A04084" w:rsidRDefault="00A04084" w:rsidP="00A04084">
      <w:pPr>
        <w:pStyle w:val="Caption"/>
        <w:ind w:left="1440" w:firstLine="720"/>
      </w:pPr>
      <w:bookmarkStart w:id="7" w:name="_Toc508570952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F94DFC">
        <w:rPr>
          <w:noProof/>
        </w:rPr>
        <w:t>4</w:t>
      </w:r>
      <w:r>
        <w:fldChar w:fldCharType="end"/>
      </w:r>
      <w:r>
        <w:t xml:space="preserve"> - Before Commit</w:t>
      </w:r>
      <w:bookmarkEnd w:id="7"/>
    </w:p>
    <w:p w:rsidR="00A04084" w:rsidRDefault="00A04084" w:rsidP="004A1D57"/>
    <w:p w:rsidR="00A04084" w:rsidRDefault="00A04084" w:rsidP="004A1D57"/>
    <w:p w:rsidR="00A04084" w:rsidRDefault="00A04084" w:rsidP="00A04084">
      <w:pPr>
        <w:keepNext/>
      </w:pPr>
      <w:r>
        <w:pict>
          <v:shape id="_x0000_i1042" type="#_x0000_t75" style="width:450.75pt;height:91.5pt">
            <v:imagedata r:id="rId13" o:title="Screen Shot 2018-03-11 at 20"/>
          </v:shape>
        </w:pict>
      </w:r>
    </w:p>
    <w:p w:rsidR="00A04084" w:rsidRDefault="00A04084" w:rsidP="00A04084">
      <w:pPr>
        <w:pStyle w:val="Caption"/>
        <w:ind w:left="1440" w:firstLine="720"/>
      </w:pPr>
      <w:bookmarkStart w:id="8" w:name="_Toc508570953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F94DFC">
        <w:rPr>
          <w:noProof/>
        </w:rPr>
        <w:t>5</w:t>
      </w:r>
      <w:r>
        <w:fldChar w:fldCharType="end"/>
      </w:r>
      <w:r>
        <w:t xml:space="preserve"> - After Commit</w:t>
      </w:r>
      <w:bookmarkEnd w:id="8"/>
    </w:p>
    <w:p w:rsidR="00E02FC3" w:rsidRDefault="00E02FC3" w:rsidP="00E02FC3"/>
    <w:p w:rsidR="00E02FC3" w:rsidRPr="00E02FC3" w:rsidRDefault="00E02FC3" w:rsidP="00E02FC3"/>
    <w:p w:rsidR="00A04084" w:rsidRDefault="00AA27B4" w:rsidP="004A1D57">
      <w:r>
        <w:t>“</w:t>
      </w:r>
      <w:r w:rsidRPr="00AA27B4">
        <w:rPr>
          <w:i/>
        </w:rPr>
        <w:t>Create restore point point1</w:t>
      </w:r>
      <w:r>
        <w:t>” – This takes a few seconds to complete</w:t>
      </w:r>
    </w:p>
    <w:p w:rsidR="00AA27B4" w:rsidRDefault="00AA27B4" w:rsidP="004A1D57"/>
    <w:p w:rsidR="00AA27B4" w:rsidRDefault="00AA27B4" w:rsidP="004A1D57">
      <w:r>
        <w:t>Do another enter “</w:t>
      </w:r>
      <w:r w:rsidRPr="00E02FC3">
        <w:rPr>
          <w:i/>
        </w:rPr>
        <w:t xml:space="preserve">select * from </w:t>
      </w:r>
      <w:proofErr w:type="spellStart"/>
      <w:r w:rsidRPr="00E02FC3">
        <w:rPr>
          <w:i/>
        </w:rPr>
        <w:t>v$instance_recovery</w:t>
      </w:r>
      <w:proofErr w:type="spellEnd"/>
      <w:r>
        <w:t>;”</w:t>
      </w:r>
    </w:p>
    <w:p w:rsidR="00350C6E" w:rsidRDefault="00350C6E" w:rsidP="004A1D57"/>
    <w:p w:rsidR="00350C6E" w:rsidRDefault="00350C6E" w:rsidP="004A1D57">
      <w:r>
        <w:pict>
          <v:shape id="_x0000_i1045" type="#_x0000_t75" style="width:450.75pt;height:72.75pt">
            <v:imagedata r:id="rId14" o:title="Screen Shot 2018-03-11 at 20"/>
          </v:shape>
        </w:pict>
      </w:r>
    </w:p>
    <w:p w:rsidR="00350C6E" w:rsidRDefault="00350C6E" w:rsidP="004A1D57">
      <w:r>
        <w:t xml:space="preserve">There is a significant increase in </w:t>
      </w:r>
      <w:r w:rsidRPr="00350C6E">
        <w:t>RECOVERY_ESTIMATED_IOS, ACTUAL_REDO_BLKS and TARGET_REDO_BLKS</w:t>
      </w:r>
      <w:r>
        <w:t>. This is because there is an increase in redo blocks. (</w:t>
      </w:r>
      <w:r w:rsidR="00914D02">
        <w:t>More</w:t>
      </w:r>
      <w:r>
        <w:t xml:space="preserve"> redo writes to recover)</w:t>
      </w:r>
    </w:p>
    <w:p w:rsidR="00350C6E" w:rsidRDefault="00350C6E" w:rsidP="004A1D57"/>
    <w:p w:rsidR="00350C6E" w:rsidRDefault="00350C6E" w:rsidP="004A1D57">
      <w:r>
        <w:t xml:space="preserve"> </w:t>
      </w:r>
    </w:p>
    <w:p w:rsidR="00350C6E" w:rsidRDefault="00350C6E" w:rsidP="004A1D57">
      <w:r>
        <w:t>“</w:t>
      </w:r>
      <w:r w:rsidRPr="00350C6E">
        <w:rPr>
          <w:i/>
        </w:rPr>
        <w:t>Drop table table1</w:t>
      </w:r>
      <w:r>
        <w:t>”</w:t>
      </w:r>
    </w:p>
    <w:p w:rsidR="00350C6E" w:rsidRDefault="00350C6E" w:rsidP="004A1D57"/>
    <w:p w:rsidR="00350C6E" w:rsidRDefault="00350C6E" w:rsidP="004A1D57">
      <w:pPr>
        <w:rPr>
          <w:b/>
        </w:rPr>
      </w:pPr>
      <w:r w:rsidRPr="00350C6E">
        <w:rPr>
          <w:b/>
        </w:rPr>
        <w:t>Multiplexing the Redo Log</w:t>
      </w:r>
    </w:p>
    <w:p w:rsidR="00914D02" w:rsidRDefault="00914D02" w:rsidP="004A1D57">
      <w:pPr>
        <w:rPr>
          <w:b/>
        </w:rPr>
      </w:pPr>
    </w:p>
    <w:p w:rsidR="00914D02" w:rsidRDefault="00914D02" w:rsidP="004A1D57">
      <w:r>
        <w:t>“</w:t>
      </w:r>
      <w:proofErr w:type="gramStart"/>
      <w:r>
        <w:t>select</w:t>
      </w:r>
      <w:proofErr w:type="gramEnd"/>
      <w:r>
        <w:t xml:space="preserve"> * from </w:t>
      </w:r>
      <w:proofErr w:type="spellStart"/>
      <w:r>
        <w:t>v$log</w:t>
      </w:r>
      <w:proofErr w:type="spellEnd"/>
      <w:r>
        <w:t>;” – displays the current and inactive logs</w:t>
      </w:r>
    </w:p>
    <w:p w:rsidR="00914D02" w:rsidRDefault="00914D02" w:rsidP="00914D02">
      <w:r>
        <w:t>“</w:t>
      </w:r>
      <w:proofErr w:type="gramStart"/>
      <w:r>
        <w:t>select</w:t>
      </w:r>
      <w:proofErr w:type="gramEnd"/>
      <w:r>
        <w:t xml:space="preserve"> * from </w:t>
      </w:r>
      <w:proofErr w:type="spellStart"/>
      <w:r>
        <w:t>v$logfile</w:t>
      </w:r>
      <w:proofErr w:type="spellEnd"/>
      <w:r>
        <w:t>;” – Displays the file location of the redo logs</w:t>
      </w:r>
    </w:p>
    <w:p w:rsidR="0027303E" w:rsidRDefault="0027303E" w:rsidP="00914D02"/>
    <w:p w:rsidR="0027303E" w:rsidRDefault="0027303E" w:rsidP="0027303E">
      <w:pPr>
        <w:keepNext/>
      </w:pPr>
      <w:r>
        <w:pict>
          <v:shape id="_x0000_i1046" type="#_x0000_t75" style="width:451.5pt;height:102.75pt">
            <v:imagedata r:id="rId15" o:title="Screen Shot 2018-03-11 at 21"/>
          </v:shape>
        </w:pict>
      </w:r>
    </w:p>
    <w:p w:rsidR="0027303E" w:rsidRDefault="0027303E" w:rsidP="0027303E">
      <w:pPr>
        <w:pStyle w:val="Caption"/>
        <w:jc w:val="center"/>
      </w:pPr>
      <w:bookmarkStart w:id="9" w:name="_Toc508570954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F94DFC">
        <w:rPr>
          <w:noProof/>
        </w:rPr>
        <w:t>6</w:t>
      </w:r>
      <w:r>
        <w:fldChar w:fldCharType="end"/>
      </w:r>
      <w:r>
        <w:t xml:space="preserve"> - log files</w:t>
      </w:r>
      <w:bookmarkEnd w:id="9"/>
    </w:p>
    <w:p w:rsidR="00914D02" w:rsidRDefault="00914D02" w:rsidP="00914D02"/>
    <w:p w:rsidR="00914D02" w:rsidRPr="00914D02" w:rsidRDefault="00914D02" w:rsidP="00914D02">
      <w:r>
        <w:t>“</w:t>
      </w:r>
      <w:r w:rsidRPr="00914D02">
        <w:rPr>
          <w:i/>
        </w:rPr>
        <w:t>ALTER DATABASE ADD LOGFILE MEMBER /u01/app/oracle/</w:t>
      </w:r>
      <w:proofErr w:type="spellStart"/>
      <w:r w:rsidRPr="00914D02">
        <w:rPr>
          <w:i/>
        </w:rPr>
        <w:t>oradata</w:t>
      </w:r>
      <w:proofErr w:type="spellEnd"/>
      <w:r w:rsidRPr="00914D02">
        <w:rPr>
          <w:i/>
        </w:rPr>
        <w:t>/</w:t>
      </w:r>
      <w:proofErr w:type="spellStart"/>
      <w:r w:rsidRPr="00914D02">
        <w:rPr>
          <w:i/>
        </w:rPr>
        <w:t>tim</w:t>
      </w:r>
      <w:proofErr w:type="spellEnd"/>
      <w:r w:rsidRPr="00914D02">
        <w:rPr>
          <w:i/>
        </w:rPr>
        <w:t>/redo01b.LOG TO GROUP 1;”</w:t>
      </w:r>
    </w:p>
    <w:p w:rsidR="00914D02" w:rsidRDefault="00914D02" w:rsidP="004A1D57">
      <w:pPr>
        <w:rPr>
          <w:b/>
        </w:rPr>
      </w:pPr>
    </w:p>
    <w:p w:rsidR="00F4609F" w:rsidRDefault="00F4609F" w:rsidP="004A1D57">
      <w:r>
        <w:t>This command add a group member</w:t>
      </w:r>
    </w:p>
    <w:p w:rsidR="00F4609F" w:rsidRDefault="00F4609F" w:rsidP="004A1D57"/>
    <w:p w:rsidR="00F4609F" w:rsidRDefault="00F4609F" w:rsidP="004A1D57">
      <w:r>
        <w:t xml:space="preserve">Querying the groups shows that the group members have changed from </w:t>
      </w:r>
      <w:proofErr w:type="gramStart"/>
      <w:r>
        <w:t>1</w:t>
      </w:r>
      <w:proofErr w:type="gramEnd"/>
      <w:r>
        <w:t xml:space="preserve"> to 2. The new log files have an invalid status.</w:t>
      </w:r>
    </w:p>
    <w:p w:rsidR="00F4609F" w:rsidRDefault="00F4609F" w:rsidP="004A1D57"/>
    <w:p w:rsidR="00F4609F" w:rsidRDefault="00F4609F" w:rsidP="004A1D57">
      <w:pPr>
        <w:rPr>
          <w:i/>
        </w:rPr>
      </w:pPr>
      <w:r>
        <w:rPr>
          <w:i/>
        </w:rPr>
        <w:t>“</w:t>
      </w:r>
      <w:r w:rsidRPr="00F4609F">
        <w:rPr>
          <w:i/>
        </w:rPr>
        <w:t>ALTER SYSTEM SWITCH LOGFILE;</w:t>
      </w:r>
      <w:r>
        <w:rPr>
          <w:i/>
        </w:rPr>
        <w:t xml:space="preserve">” – switches </w:t>
      </w:r>
      <w:proofErr w:type="spellStart"/>
      <w:r>
        <w:rPr>
          <w:i/>
        </w:rPr>
        <w:t>logfile</w:t>
      </w:r>
      <w:proofErr w:type="spellEnd"/>
    </w:p>
    <w:p w:rsidR="00F4609F" w:rsidRDefault="00F4609F" w:rsidP="004A1D57">
      <w:pPr>
        <w:rPr>
          <w:i/>
        </w:rPr>
      </w:pPr>
    </w:p>
    <w:p w:rsidR="00F4609F" w:rsidRDefault="00F4609F" w:rsidP="004A1D57">
      <w:r>
        <w:t xml:space="preserve">When switched three times the status changes to active and </w:t>
      </w:r>
      <w:r w:rsidR="0027303E">
        <w:t>the sequence numbers change.</w:t>
      </w:r>
    </w:p>
    <w:p w:rsidR="0027303E" w:rsidRDefault="0027303E" w:rsidP="004A1D57"/>
    <w:p w:rsidR="0027303E" w:rsidRDefault="0027303E" w:rsidP="0027303E">
      <w:pPr>
        <w:keepNext/>
      </w:pPr>
      <w:r>
        <w:pict>
          <v:shape id="_x0000_i1048" type="#_x0000_t75" style="width:451.5pt;height:69.75pt">
            <v:imagedata r:id="rId16" o:title="Screen Shot 2018-03-11 at 21"/>
          </v:shape>
        </w:pict>
      </w:r>
    </w:p>
    <w:p w:rsidR="0027303E" w:rsidRDefault="0027303E" w:rsidP="0027303E">
      <w:pPr>
        <w:pStyle w:val="Caption"/>
        <w:jc w:val="center"/>
      </w:pPr>
      <w:bookmarkStart w:id="10" w:name="_Toc508570955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F94DFC">
        <w:rPr>
          <w:noProof/>
        </w:rPr>
        <w:t>7</w:t>
      </w:r>
      <w:r>
        <w:fldChar w:fldCharType="end"/>
      </w:r>
      <w:r>
        <w:t xml:space="preserve"> – Inactive</w:t>
      </w:r>
      <w:bookmarkEnd w:id="10"/>
    </w:p>
    <w:p w:rsidR="0027303E" w:rsidRDefault="0027303E" w:rsidP="0027303E"/>
    <w:p w:rsidR="0027303E" w:rsidRDefault="0027303E" w:rsidP="0027303E">
      <w:pPr>
        <w:keepNext/>
      </w:pPr>
      <w:r>
        <w:pict>
          <v:shape id="_x0000_i1050" type="#_x0000_t75" style="width:451.5pt;height:80.25pt">
            <v:imagedata r:id="rId17" o:title="Screen Shot 2018-03-11 at 21"/>
          </v:shape>
        </w:pict>
      </w:r>
    </w:p>
    <w:p w:rsidR="0027303E" w:rsidRDefault="0027303E" w:rsidP="0027303E">
      <w:pPr>
        <w:pStyle w:val="Caption"/>
        <w:ind w:left="2160" w:firstLine="720"/>
      </w:pPr>
      <w:bookmarkStart w:id="11" w:name="_Toc508570956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F94DFC">
        <w:rPr>
          <w:noProof/>
        </w:rPr>
        <w:t>8</w:t>
      </w:r>
      <w:r>
        <w:fldChar w:fldCharType="end"/>
      </w:r>
      <w:r>
        <w:t xml:space="preserve"> – Active</w:t>
      </w:r>
      <w:bookmarkEnd w:id="11"/>
    </w:p>
    <w:p w:rsidR="0027303E" w:rsidRDefault="0027303E" w:rsidP="0027303E"/>
    <w:p w:rsidR="0027303E" w:rsidRDefault="0027303E" w:rsidP="0027303E">
      <w:pPr>
        <w:rPr>
          <w:b/>
        </w:rPr>
      </w:pPr>
      <w:proofErr w:type="spellStart"/>
      <w:r>
        <w:rPr>
          <w:b/>
        </w:rPr>
        <w:t>Archivelog</w:t>
      </w:r>
      <w:proofErr w:type="spellEnd"/>
      <w:r>
        <w:rPr>
          <w:b/>
        </w:rPr>
        <w:t xml:space="preserve"> Mode</w:t>
      </w:r>
    </w:p>
    <w:p w:rsidR="0027303E" w:rsidRDefault="0027303E" w:rsidP="0027303E">
      <w:pPr>
        <w:rPr>
          <w:b/>
        </w:rPr>
      </w:pPr>
    </w:p>
    <w:p w:rsidR="0027303E" w:rsidRDefault="00DE0558" w:rsidP="00DE0558">
      <w:r>
        <w:t>Create two directories: /u01/app/oracle/archive1 and /u01/app/oracle/archive2.</w:t>
      </w:r>
    </w:p>
    <w:p w:rsidR="00DE0558" w:rsidRDefault="00DE0558" w:rsidP="00DE0558"/>
    <w:p w:rsidR="00DE0558" w:rsidRDefault="00DE0558" w:rsidP="00DE0558">
      <w:r>
        <w:t xml:space="preserve">Go to the folder </w:t>
      </w:r>
      <w:proofErr w:type="spellStart"/>
      <w:r>
        <w:t>pfile</w:t>
      </w:r>
      <w:proofErr w:type="spellEnd"/>
      <w:r>
        <w:t xml:space="preserve"> and add:</w:t>
      </w:r>
    </w:p>
    <w:p w:rsidR="00DE0558" w:rsidRDefault="00DE0558" w:rsidP="00DE0558"/>
    <w:p w:rsidR="00DE0558" w:rsidRDefault="00DE0558" w:rsidP="00DE0558">
      <w:r w:rsidRPr="00DE0558">
        <w:t>l</w:t>
      </w:r>
      <w:r>
        <w:t>og_archive_dest_1='location=/u01</w:t>
      </w:r>
      <w:r w:rsidRPr="00DE0558">
        <w:t>/</w:t>
      </w:r>
      <w:r>
        <w:t>app/oracle/</w:t>
      </w:r>
      <w:proofErr w:type="gramStart"/>
      <w:r>
        <w:t>Archive1</w:t>
      </w:r>
      <w:r w:rsidRPr="00DE0558">
        <w:t xml:space="preserve"> '</w:t>
      </w:r>
      <w:proofErr w:type="gramEnd"/>
    </w:p>
    <w:p w:rsidR="00DE0558" w:rsidRDefault="00DE0558" w:rsidP="00DE0558">
      <w:proofErr w:type="spellStart"/>
      <w:r>
        <w:t>log_archive_start</w:t>
      </w:r>
      <w:proofErr w:type="spellEnd"/>
      <w:r>
        <w:t>=TRUE</w:t>
      </w:r>
    </w:p>
    <w:p w:rsidR="00DE0558" w:rsidRDefault="00DE0558" w:rsidP="00DE0558">
      <w:proofErr w:type="gramStart"/>
      <w:r>
        <w:t>shutdown</w:t>
      </w:r>
      <w:proofErr w:type="gramEnd"/>
      <w:r>
        <w:t xml:space="preserve"> immediate</w:t>
      </w:r>
    </w:p>
    <w:p w:rsidR="00DE0558" w:rsidRDefault="00DE0558" w:rsidP="00DE0558"/>
    <w:p w:rsidR="00DE0558" w:rsidRDefault="00DE0558" w:rsidP="00DE0558">
      <w:proofErr w:type="spellStart"/>
      <w:proofErr w:type="gramStart"/>
      <w:r>
        <w:lastRenderedPageBreak/>
        <w:t>startup</w:t>
      </w:r>
      <w:proofErr w:type="spellEnd"/>
      <w:proofErr w:type="gramEnd"/>
      <w:r>
        <w:t xml:space="preserve"> mount</w:t>
      </w:r>
    </w:p>
    <w:p w:rsidR="00DE0558" w:rsidRDefault="00DE0558" w:rsidP="00DE0558"/>
    <w:p w:rsidR="00DE0558" w:rsidRDefault="00DE0558" w:rsidP="00DE0558">
      <w:proofErr w:type="gramStart"/>
      <w:r>
        <w:t>alter</w:t>
      </w:r>
      <w:proofErr w:type="gramEnd"/>
      <w:r>
        <w:t xml:space="preserve"> database </w:t>
      </w:r>
      <w:proofErr w:type="spellStart"/>
      <w:r>
        <w:t>archivelog</w:t>
      </w:r>
      <w:proofErr w:type="spellEnd"/>
      <w:r>
        <w:t>;</w:t>
      </w:r>
    </w:p>
    <w:p w:rsidR="00DE0558" w:rsidRDefault="00DE0558" w:rsidP="00DE0558"/>
    <w:p w:rsidR="00DE0558" w:rsidRDefault="00DE0558" w:rsidP="00DE0558">
      <w:proofErr w:type="gramStart"/>
      <w:r>
        <w:t>archive</w:t>
      </w:r>
      <w:proofErr w:type="gramEnd"/>
      <w:r>
        <w:t xml:space="preserve"> log list;</w:t>
      </w:r>
    </w:p>
    <w:p w:rsidR="00DE0558" w:rsidRDefault="00DE0558" w:rsidP="00DE0558"/>
    <w:p w:rsidR="00F94DFC" w:rsidRDefault="00DE0558" w:rsidP="00F94DFC">
      <w:pPr>
        <w:keepNext/>
      </w:pPr>
      <w:r>
        <w:pict>
          <v:shape id="_x0000_i1052" type="#_x0000_t75" style="width:450.75pt;height:113.25pt">
            <v:imagedata r:id="rId18" o:title="Screen Shot 2018-03-11 at 22"/>
          </v:shape>
        </w:pict>
      </w:r>
    </w:p>
    <w:p w:rsidR="00DE0558" w:rsidRDefault="00F94DFC" w:rsidP="00F94DFC">
      <w:pPr>
        <w:pStyle w:val="Caption"/>
        <w:jc w:val="center"/>
      </w:pPr>
      <w:bookmarkStart w:id="12" w:name="_Toc508570957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9</w:t>
      </w:r>
      <w:r>
        <w:fldChar w:fldCharType="end"/>
      </w:r>
      <w:r>
        <w:t xml:space="preserve"> - enabled archived log mode</w:t>
      </w:r>
      <w:bookmarkEnd w:id="12"/>
    </w:p>
    <w:p w:rsidR="00DE0558" w:rsidRDefault="00DE0558" w:rsidP="00DE0558"/>
    <w:p w:rsidR="00DE0558" w:rsidRDefault="00DE0558" w:rsidP="00DE0558"/>
    <w:p w:rsidR="00DE0558" w:rsidRDefault="00F94DFC" w:rsidP="00DE0558">
      <w:pPr>
        <w:rPr>
          <w:i/>
        </w:rPr>
      </w:pPr>
      <w:r>
        <w:rPr>
          <w:i/>
        </w:rPr>
        <w:t>“</w:t>
      </w:r>
      <w:proofErr w:type="gramStart"/>
      <w:r w:rsidRPr="00F94DFC">
        <w:rPr>
          <w:i/>
        </w:rPr>
        <w:t>s</w:t>
      </w:r>
      <w:r w:rsidR="00DE0558" w:rsidRPr="00F94DFC">
        <w:rPr>
          <w:i/>
        </w:rPr>
        <w:t>elect</w:t>
      </w:r>
      <w:proofErr w:type="gramEnd"/>
      <w:r w:rsidR="00DE0558" w:rsidRPr="00F94DFC">
        <w:rPr>
          <w:i/>
        </w:rPr>
        <w:t xml:space="preserve"> * from </w:t>
      </w:r>
      <w:proofErr w:type="spellStart"/>
      <w:r w:rsidR="00DE0558" w:rsidRPr="00F94DFC">
        <w:rPr>
          <w:i/>
        </w:rPr>
        <w:t>archive</w:t>
      </w:r>
      <w:r>
        <w:rPr>
          <w:i/>
        </w:rPr>
        <w:t>d</w:t>
      </w:r>
      <w:r w:rsidRPr="00F94DFC">
        <w:rPr>
          <w:i/>
        </w:rPr>
        <w:t>_log</w:t>
      </w:r>
      <w:proofErr w:type="spellEnd"/>
      <w:r w:rsidRPr="00F94DFC">
        <w:rPr>
          <w:i/>
        </w:rPr>
        <w:t>;</w:t>
      </w:r>
      <w:r>
        <w:rPr>
          <w:i/>
        </w:rPr>
        <w:t>”</w:t>
      </w:r>
    </w:p>
    <w:p w:rsidR="00F94DFC" w:rsidRDefault="00F94DFC" w:rsidP="00DE0558">
      <w:pPr>
        <w:rPr>
          <w:i/>
        </w:rPr>
      </w:pPr>
    </w:p>
    <w:p w:rsidR="00F94DFC" w:rsidRDefault="00F94DFC" w:rsidP="00F94DFC">
      <w:pPr>
        <w:keepNext/>
      </w:pPr>
      <w:r>
        <w:rPr>
          <w:i/>
        </w:rPr>
        <w:pict>
          <v:shape id="_x0000_i1053" type="#_x0000_t75" style="width:450.75pt;height:99pt">
            <v:imagedata r:id="rId19" o:title="Screen Shot 2018-03-11 at 22"/>
          </v:shape>
        </w:pict>
      </w:r>
    </w:p>
    <w:p w:rsidR="00F94DFC" w:rsidRDefault="00F94DFC" w:rsidP="00F94DFC">
      <w:pPr>
        <w:pStyle w:val="Caption"/>
      </w:pPr>
      <w:bookmarkStart w:id="13" w:name="_Toc508570958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10</w:t>
      </w:r>
      <w:r>
        <w:fldChar w:fldCharType="end"/>
      </w:r>
      <w:r>
        <w:t xml:space="preserve"> – </w:t>
      </w:r>
      <w:proofErr w:type="spellStart"/>
      <w:r>
        <w:t>logfiles</w:t>
      </w:r>
      <w:bookmarkEnd w:id="13"/>
      <w:proofErr w:type="spellEnd"/>
    </w:p>
    <w:p w:rsidR="00F94DFC" w:rsidRDefault="00F94DFC" w:rsidP="00F94DFC"/>
    <w:p w:rsidR="00F94DFC" w:rsidRDefault="00F94DFC" w:rsidP="00F94DFC"/>
    <w:p w:rsidR="00F94DFC" w:rsidRPr="00F94DFC" w:rsidRDefault="00F94DFC" w:rsidP="00F94DFC"/>
    <w:p w:rsidR="00F94DFC" w:rsidRDefault="00F94DFC" w:rsidP="00F94DFC">
      <w:pPr>
        <w:keepNext/>
      </w:pPr>
      <w:r>
        <w:lastRenderedPageBreak/>
        <w:pict>
          <v:shape id="_x0000_i1058" type="#_x0000_t75" style="width:429.75pt;height:275.25pt">
            <v:imagedata r:id="rId20" o:title="Screen Shot 2018-03-11 at 22"/>
          </v:shape>
        </w:pict>
      </w:r>
    </w:p>
    <w:p w:rsidR="00DE0558" w:rsidRDefault="00F94DFC" w:rsidP="00F94DFC">
      <w:pPr>
        <w:pStyle w:val="Caption"/>
        <w:jc w:val="center"/>
      </w:pPr>
      <w:bookmarkStart w:id="14" w:name="_Toc508570959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11</w:t>
      </w:r>
      <w:r>
        <w:fldChar w:fldCharType="end"/>
      </w:r>
      <w:r>
        <w:t xml:space="preserve"> - log files on system</w:t>
      </w:r>
      <w:bookmarkEnd w:id="14"/>
    </w:p>
    <w:p w:rsidR="00F94DFC" w:rsidRDefault="00F94DFC" w:rsidP="00F94DFC"/>
    <w:p w:rsidR="00F94DFC" w:rsidRDefault="00F94DFC" w:rsidP="00F94DFC"/>
    <w:p w:rsidR="00F94DFC" w:rsidRDefault="00F94DFC" w:rsidP="00F94DFC">
      <w:pPr>
        <w:pStyle w:val="Heading1"/>
        <w:jc w:val="center"/>
      </w:pPr>
      <w:bookmarkStart w:id="15" w:name="_Toc508570948"/>
      <w:r>
        <w:t>Reflection and Conclusion</w:t>
      </w:r>
      <w:bookmarkEnd w:id="15"/>
    </w:p>
    <w:p w:rsidR="00F94DFC" w:rsidRDefault="00F94DFC" w:rsidP="00F94DFC"/>
    <w:p w:rsidR="00F94DFC" w:rsidRDefault="00F94DFC" w:rsidP="00F94DFC"/>
    <w:p w:rsidR="00F94DFC" w:rsidRDefault="00F94DFC" w:rsidP="00473FB6">
      <w:r>
        <w:t xml:space="preserve">The partitioning part to this assignment was challenging, as it required a lot of research. Luckily, I found a YouTube video that demonstrated how to partition correctly. </w:t>
      </w:r>
    </w:p>
    <w:p w:rsidR="00F94DFC" w:rsidRDefault="00F94DFC" w:rsidP="00473FB6">
      <w:hyperlink r:id="rId21" w:history="1">
        <w:r w:rsidRPr="009D6B73">
          <w:rPr>
            <w:rStyle w:val="Hyperlink"/>
          </w:rPr>
          <w:t>https://www.youtube.com/watch?v=m3q4lrE671Y</w:t>
        </w:r>
      </w:hyperlink>
      <w:r w:rsidR="00473FB6">
        <w:t xml:space="preserve">.  I learnt about </w:t>
      </w:r>
      <w:r>
        <w:t xml:space="preserve">list, hash and </w:t>
      </w:r>
      <w:r w:rsidR="00473FB6">
        <w:t xml:space="preserve">range partitioning. This video </w:t>
      </w:r>
      <w:r w:rsidR="00473FB6" w:rsidRPr="00473FB6">
        <w:t>showed</w:t>
      </w:r>
      <w:r w:rsidR="00473FB6">
        <w:t xml:space="preserve"> a real project example.</w:t>
      </w:r>
    </w:p>
    <w:p w:rsidR="00473FB6" w:rsidRDefault="00473FB6" w:rsidP="00473FB6"/>
    <w:p w:rsidR="00473FB6" w:rsidRDefault="00473FB6" w:rsidP="00473FB6">
      <w:r>
        <w:t xml:space="preserve">A problem </w:t>
      </w:r>
      <w:r w:rsidR="00C64826">
        <w:t>occurred where I</w:t>
      </w:r>
      <w:r>
        <w:t xml:space="preserve"> could not </w:t>
      </w:r>
      <w:r w:rsidR="00C64826">
        <w:t xml:space="preserve">access my database because it was in the process of shutting down. This occurred because I entered the shutdown command in </w:t>
      </w:r>
      <w:proofErr w:type="spellStart"/>
      <w:r w:rsidR="00C64826">
        <w:t>SQLdeveloper</w:t>
      </w:r>
      <w:proofErr w:type="spellEnd"/>
      <w:r w:rsidR="00C64826">
        <w:t xml:space="preserve">. To fix this problem I opened command prompt, entered the command shutdown immediate, and then reopened the database. </w:t>
      </w:r>
    </w:p>
    <w:p w:rsidR="00C64826" w:rsidRDefault="00C64826" w:rsidP="00473FB6"/>
    <w:p w:rsidR="00C64826" w:rsidRDefault="00C64826" w:rsidP="00473FB6">
      <w:r>
        <w:t xml:space="preserve">My host computer ran out of battery, which corrupted the database. To fix this I ran </w:t>
      </w:r>
      <w:proofErr w:type="spellStart"/>
      <w:r>
        <w:t>dbca</w:t>
      </w:r>
      <w:proofErr w:type="spellEnd"/>
      <w:r>
        <w:t xml:space="preserve"> and reinstalled the database.</w:t>
      </w:r>
      <w:bookmarkStart w:id="16" w:name="_GoBack"/>
      <w:bookmarkEnd w:id="16"/>
    </w:p>
    <w:p w:rsidR="00C64826" w:rsidRDefault="00C64826" w:rsidP="00473FB6"/>
    <w:p w:rsidR="00C64826" w:rsidRDefault="00C64826" w:rsidP="00473FB6"/>
    <w:p w:rsidR="00473FB6" w:rsidRDefault="00473FB6" w:rsidP="00473FB6"/>
    <w:p w:rsidR="00473FB6" w:rsidRDefault="00473FB6" w:rsidP="00473FB6"/>
    <w:p w:rsidR="00473FB6" w:rsidRPr="00F94DFC" w:rsidRDefault="00473FB6" w:rsidP="00473FB6"/>
    <w:sectPr w:rsidR="00473FB6" w:rsidRPr="00F94DF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B8B563C"/>
    <w:multiLevelType w:val="hybridMultilevel"/>
    <w:tmpl w:val="38F692A6"/>
    <w:lvl w:ilvl="0" w:tplc="568C97AC">
      <w:start w:val="5"/>
      <w:numFmt w:val="bullet"/>
      <w:lvlText w:val="-"/>
      <w:lvlJc w:val="left"/>
      <w:pPr>
        <w:ind w:left="420" w:hanging="360"/>
      </w:pPr>
      <w:rPr>
        <w:rFonts w:ascii="Calibri" w:eastAsia="Calibri" w:hAnsi="Calibri" w:cs="Calibri" w:hint="default"/>
      </w:rPr>
    </w:lvl>
    <w:lvl w:ilvl="1" w:tplc="1809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65888"/>
    <w:rsid w:val="000A6AC0"/>
    <w:rsid w:val="001A2947"/>
    <w:rsid w:val="001B411F"/>
    <w:rsid w:val="0027303E"/>
    <w:rsid w:val="002E71C9"/>
    <w:rsid w:val="00350C6E"/>
    <w:rsid w:val="00473FB6"/>
    <w:rsid w:val="004A1D57"/>
    <w:rsid w:val="004B0913"/>
    <w:rsid w:val="00501D2D"/>
    <w:rsid w:val="00536234"/>
    <w:rsid w:val="005C43B8"/>
    <w:rsid w:val="0060586B"/>
    <w:rsid w:val="006570CE"/>
    <w:rsid w:val="006616DD"/>
    <w:rsid w:val="006707A2"/>
    <w:rsid w:val="00765313"/>
    <w:rsid w:val="00765888"/>
    <w:rsid w:val="00814319"/>
    <w:rsid w:val="0083436C"/>
    <w:rsid w:val="00896B18"/>
    <w:rsid w:val="008C406F"/>
    <w:rsid w:val="00914741"/>
    <w:rsid w:val="00914D02"/>
    <w:rsid w:val="00997A5C"/>
    <w:rsid w:val="00A04084"/>
    <w:rsid w:val="00AA27B4"/>
    <w:rsid w:val="00C36D46"/>
    <w:rsid w:val="00C64826"/>
    <w:rsid w:val="00CC3C8A"/>
    <w:rsid w:val="00CE72D6"/>
    <w:rsid w:val="00D05258"/>
    <w:rsid w:val="00D512D5"/>
    <w:rsid w:val="00DE0558"/>
    <w:rsid w:val="00E02FC3"/>
    <w:rsid w:val="00EA57BC"/>
    <w:rsid w:val="00F4609F"/>
    <w:rsid w:val="00F94D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DA3BA48"/>
  <w15:chartTrackingRefBased/>
  <w15:docId w15:val="{0357DCE3-317F-4E2B-977D-90DCF1859AD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36234"/>
    <w:pPr>
      <w:spacing w:after="0" w:line="240" w:lineRule="auto"/>
      <w:jc w:val="both"/>
    </w:pPr>
    <w:rPr>
      <w:rFonts w:ascii="Calibri" w:eastAsia="Calibri" w:hAnsi="Calibri" w:cs="Arial"/>
      <w:sz w:val="24"/>
      <w:szCs w:val="20"/>
      <w:lang w:eastAsia="en-IE"/>
    </w:rPr>
  </w:style>
  <w:style w:type="paragraph" w:styleId="Heading1">
    <w:name w:val="heading 1"/>
    <w:basedOn w:val="Normal"/>
    <w:next w:val="Normal"/>
    <w:link w:val="Heading1Char"/>
    <w:uiPriority w:val="9"/>
    <w:qFormat/>
    <w:rsid w:val="00536234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3436C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36234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en-IE"/>
    </w:rPr>
  </w:style>
  <w:style w:type="character" w:customStyle="1" w:styleId="Heading2Char">
    <w:name w:val="Heading 2 Char"/>
    <w:basedOn w:val="DefaultParagraphFont"/>
    <w:link w:val="Heading2"/>
    <w:uiPriority w:val="9"/>
    <w:rsid w:val="0083436C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eastAsia="en-IE"/>
    </w:rPr>
  </w:style>
  <w:style w:type="paragraph" w:styleId="Caption">
    <w:name w:val="caption"/>
    <w:basedOn w:val="Normal"/>
    <w:next w:val="Normal"/>
    <w:uiPriority w:val="35"/>
    <w:unhideWhenUsed/>
    <w:qFormat/>
    <w:rsid w:val="002E71C9"/>
    <w:pPr>
      <w:spacing w:after="200"/>
    </w:pPr>
    <w:rPr>
      <w:i/>
      <w:iCs/>
      <w:color w:val="44546A" w:themeColor="text2"/>
      <w:sz w:val="18"/>
      <w:szCs w:val="18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D512D5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Courier New" w:eastAsia="Times New Roman" w:hAnsi="Courier New" w:cs="Courier New"/>
      <w:sz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D512D5"/>
    <w:rPr>
      <w:rFonts w:ascii="Courier New" w:eastAsia="Times New Roman" w:hAnsi="Courier New" w:cs="Courier New"/>
      <w:sz w:val="20"/>
      <w:szCs w:val="20"/>
      <w:lang w:eastAsia="en-IE"/>
    </w:rPr>
  </w:style>
  <w:style w:type="paragraph" w:styleId="NoSpacing">
    <w:name w:val="No Spacing"/>
    <w:uiPriority w:val="1"/>
    <w:qFormat/>
    <w:rsid w:val="004B0913"/>
    <w:pPr>
      <w:spacing w:after="0" w:line="240" w:lineRule="auto"/>
      <w:jc w:val="both"/>
    </w:pPr>
    <w:rPr>
      <w:rFonts w:ascii="Calibri" w:eastAsia="Calibri" w:hAnsi="Calibri" w:cs="Arial"/>
      <w:sz w:val="24"/>
      <w:szCs w:val="20"/>
      <w:lang w:eastAsia="en-IE"/>
    </w:rPr>
  </w:style>
  <w:style w:type="paragraph" w:styleId="ListParagraph">
    <w:name w:val="List Paragraph"/>
    <w:basedOn w:val="Normal"/>
    <w:uiPriority w:val="34"/>
    <w:qFormat/>
    <w:rsid w:val="00914D02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F94DFC"/>
    <w:rPr>
      <w:color w:val="0563C1" w:themeColor="hyperlink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473FB6"/>
    <w:pPr>
      <w:spacing w:line="259" w:lineRule="auto"/>
      <w:jc w:val="left"/>
      <w:outlineLvl w:val="9"/>
    </w:pPr>
    <w:rPr>
      <w:lang w:val="en-US"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473FB6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473FB6"/>
    <w:pPr>
      <w:spacing w:after="100"/>
      <w:ind w:left="240"/>
    </w:pPr>
  </w:style>
  <w:style w:type="paragraph" w:styleId="TableofFigures">
    <w:name w:val="table of figures"/>
    <w:basedOn w:val="Normal"/>
    <w:next w:val="Normal"/>
    <w:uiPriority w:val="99"/>
    <w:unhideWhenUsed/>
    <w:rsid w:val="00473FB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35158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423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286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164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482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954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8.png"/><Relationship Id="rId18" Type="http://schemas.openxmlformats.org/officeDocument/2006/relationships/image" Target="media/image13.png"/><Relationship Id="rId3" Type="http://schemas.openxmlformats.org/officeDocument/2006/relationships/styles" Target="styles.xml"/><Relationship Id="rId21" Type="http://schemas.openxmlformats.org/officeDocument/2006/relationships/hyperlink" Target="https://www.youtube.com/watch?v=m3q4lrE671Y" TargetMode="External"/><Relationship Id="rId7" Type="http://schemas.openxmlformats.org/officeDocument/2006/relationships/image" Target="media/image2.jpeg"/><Relationship Id="rId12" Type="http://schemas.openxmlformats.org/officeDocument/2006/relationships/image" Target="media/image7.png"/><Relationship Id="rId17" Type="http://schemas.openxmlformats.org/officeDocument/2006/relationships/image" Target="media/image12.png"/><Relationship Id="rId2" Type="http://schemas.openxmlformats.org/officeDocument/2006/relationships/numbering" Target="numbering.xml"/><Relationship Id="rId16" Type="http://schemas.openxmlformats.org/officeDocument/2006/relationships/image" Target="media/image11.png"/><Relationship Id="rId20" Type="http://schemas.openxmlformats.org/officeDocument/2006/relationships/image" Target="media/image15.png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11" Type="http://schemas.openxmlformats.org/officeDocument/2006/relationships/image" Target="media/image6.png"/><Relationship Id="rId5" Type="http://schemas.openxmlformats.org/officeDocument/2006/relationships/webSettings" Target="webSettings.xml"/><Relationship Id="rId15" Type="http://schemas.openxmlformats.org/officeDocument/2006/relationships/image" Target="media/image10.png"/><Relationship Id="rId23" Type="http://schemas.openxmlformats.org/officeDocument/2006/relationships/theme" Target="theme/theme1.xml"/><Relationship Id="rId10" Type="http://schemas.openxmlformats.org/officeDocument/2006/relationships/image" Target="media/image5.png"/><Relationship Id="rId19" Type="http://schemas.openxmlformats.org/officeDocument/2006/relationships/image" Target="media/image14.png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image" Target="media/image9.png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D2332F9-69EC-4B2E-A85E-2EAB23ACAD9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73</TotalTime>
  <Pages>12</Pages>
  <Words>1863</Words>
  <Characters>10621</Characters>
  <Application>Microsoft Office Word</Application>
  <DocSecurity>0</DocSecurity>
  <Lines>88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4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im Browning</dc:creator>
  <cp:keywords/>
  <dc:description/>
  <cp:lastModifiedBy>Tim Browning</cp:lastModifiedBy>
  <cp:revision>5</cp:revision>
  <dcterms:created xsi:type="dcterms:W3CDTF">2018-03-09T18:14:00Z</dcterms:created>
  <dcterms:modified xsi:type="dcterms:W3CDTF">2018-03-11T22:43:00Z</dcterms:modified>
</cp:coreProperties>
</file>